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04A31" w14:textId="71477004" w:rsidR="00A67FB1" w:rsidRPr="00A67FB1" w:rsidRDefault="00A67FB1" w:rsidP="00A67FB1">
      <w:pPr>
        <w:jc w:val="both"/>
        <w:rPr>
          <w:b/>
          <w:bCs/>
          <w:color w:val="FF0000"/>
          <w:lang w:val="en-US"/>
        </w:rPr>
      </w:pPr>
      <w:r w:rsidRPr="008A382F">
        <w:rPr>
          <w:b/>
          <w:bCs/>
          <w:color w:val="FF0000"/>
          <w:lang w:val="en-US"/>
        </w:rPr>
        <w:t xml:space="preserve">Appendix </w:t>
      </w:r>
      <w:r w:rsidR="007D16B8">
        <w:rPr>
          <w:b/>
          <w:bCs/>
          <w:color w:val="FF0000"/>
          <w:lang w:val="en-US"/>
        </w:rPr>
        <w:t>E</w:t>
      </w:r>
      <w:r w:rsidRPr="008A382F">
        <w:rPr>
          <w:b/>
          <w:bCs/>
          <w:color w:val="FF0000"/>
          <w:lang w:val="en-US"/>
        </w:rPr>
        <w:t>: Opportunities</w:t>
      </w:r>
    </w:p>
    <w:p w14:paraId="39FAE02A" w14:textId="77777777" w:rsidR="00A67FB1" w:rsidRPr="00FD5CD8" w:rsidRDefault="00A67FB1" w:rsidP="00A67FB1">
      <w:pPr>
        <w:jc w:val="both"/>
        <w:rPr>
          <w:b/>
          <w:bCs/>
          <w:i/>
          <w:iCs/>
          <w:lang w:val="en-US"/>
        </w:rPr>
      </w:pPr>
      <w:r w:rsidRPr="0000429A">
        <w:rPr>
          <w:b/>
          <w:bCs/>
          <w:i/>
          <w:iCs/>
          <w:lang w:val="en-US"/>
        </w:rPr>
        <w:t>Hedged Sourcing Strategy (Demand Risks)</w:t>
      </w:r>
    </w:p>
    <w:p w14:paraId="68768518" w14:textId="4690DA5B" w:rsidR="00A67FB1" w:rsidRPr="00FD5CD8" w:rsidRDefault="00A67FB1" w:rsidP="00A67FB1">
      <w:pPr>
        <w:jc w:val="both"/>
        <w:rPr>
          <w:lang w:val="en-US"/>
        </w:rPr>
      </w:pPr>
      <w:r>
        <w:rPr>
          <w:lang w:val="en-US"/>
        </w:rPr>
        <w:t>T</w:t>
      </w:r>
      <w:r w:rsidRPr="00FD5CD8">
        <w:rPr>
          <w:lang w:val="en-US"/>
        </w:rPr>
        <w:t xml:space="preserve">he integration of AM with CM as </w:t>
      </w:r>
      <w:r w:rsidR="005146D1" w:rsidRPr="005146D1">
        <w:rPr>
          <w:color w:val="FF0000"/>
          <w:lang w:val="en-US"/>
        </w:rPr>
        <w:t xml:space="preserve">a </w:t>
      </w:r>
      <w:r w:rsidRPr="00FD5CD8">
        <w:rPr>
          <w:lang w:val="en-US"/>
        </w:rPr>
        <w:t xml:space="preserve">hedging strategy has </w:t>
      </w:r>
      <w:r w:rsidR="005146D1" w:rsidRPr="005146D1">
        <w:rPr>
          <w:color w:val="FF0000"/>
          <w:lang w:val="en-US"/>
        </w:rPr>
        <w:t xml:space="preserve">also </w:t>
      </w:r>
      <w:r w:rsidRPr="00FD5CD8">
        <w:rPr>
          <w:lang w:val="en-US"/>
        </w:rPr>
        <w:t xml:space="preserve">been </w:t>
      </w:r>
      <w:r>
        <w:rPr>
          <w:lang w:val="en-US"/>
        </w:rPr>
        <w:t xml:space="preserve">recently </w:t>
      </w:r>
      <w:r w:rsidRPr="00FD5CD8">
        <w:rPr>
          <w:lang w:val="en-US"/>
        </w:rPr>
        <w:t>investigated</w:t>
      </w:r>
      <w:r>
        <w:rPr>
          <w:lang w:val="en-US"/>
        </w:rPr>
        <w:t xml:space="preserve"> in the medical sector. Indeed,</w:t>
      </w:r>
      <w:r w:rsidRPr="00FD5CD8">
        <w:rPr>
          <w:lang w:val="en-US"/>
        </w:rPr>
        <w:t xml:space="preserve"> AM can provide a buffer to address volatile demand</w:t>
      </w:r>
      <w:r>
        <w:rPr>
          <w:lang w:val="en-US"/>
        </w:rPr>
        <w:t>, representing</w:t>
      </w:r>
      <w:r w:rsidRPr="00FD5CD8">
        <w:rPr>
          <w:lang w:val="en-US"/>
        </w:rPr>
        <w:t xml:space="preserve"> an emergency production setup that can serve as a backup system </w:t>
      </w:r>
      <w:r>
        <w:rPr>
          <w:lang w:val="en-US"/>
        </w:rPr>
        <w:t>(</w:t>
      </w:r>
      <w:r>
        <w:rPr>
          <w:lang w:val="en-US"/>
        </w:rPr>
        <w:fldChar w:fldCharType="begin" w:fldLock="1"/>
      </w:r>
      <w:r>
        <w:rPr>
          <w:lang w:val="en-US"/>
        </w:rPr>
        <w:instrText>ADDIN CSL_CITATION {"citationItems":[{"id":"ITEM-1","itemData":{"DOI":"10.1016/j.jmsy.2021.07.023","abstract":"Sustainable and cleaner manufacturing systems have found broad applications in industrial processes, especially aerospace, automotive and power generation. Conventional manufacturing methods are highly unsustainable regarding carbon emissions, energy consumption, material wastage, costly shipment and complex supply management. Besides, during global COVID-19 pandemic, advanced fabrication and management strategies were extremely required to fulfill the shortfall of basic and medical emergency supplies. Three-dimensional printing (3DP) reduces global energy consumption and CO2 emissions related to industrial manufacturing. Various renewable energy harvesting mechanisms utilizing solar, wind, tidal and human potential have been fabricated through additive manufacturing. 3D printing aided the manufacturing companies in combating the deficiencies of medical healthcare devices for patients and professionals globally. In this regard, 3D printed medical face shields, respiratory masks, personal protective equipment, PLA-based recyclable air filtration masks, additively manufactured ideal tissue models and new information technology (IT) based rapid manufacturing are some significant contributions of 3DP. Furthermore, a bibliometric study of 3D printing research was conducted in CiteSpace. The most influential keywords and latest research frontiers were found and the 3DP knowledge was categorized into 10 diverse research themes. The potential challenges incurred by AM industry during the pandemic were categorized in terms of design, safety, manufacturing, certification and legal issues. Significantly, this study highlights the versatile role of 3DP in battle against COVID-19 pandemic and provides up-to-date research frontiers, leading the readers to focus on the current hurdles encountered by AM industry, henceforth conduct further investigations to enhance 3DP technology.","author":[{"dropping-particle":"","family":"Wang","given":"Y.","non-dropping-particle":"","parse-names":false,"suffix":""},{"dropping-particle":"","family":"Ahmed","given":"A.","non-dropping-particle":"","parse-names":false,"suffix":""},{"dropping-particle":"","family":"Azam","given":"A.","non-dropping-particle":"","parse-names":false,"suffix":""},{"dropping-particle":"","family":"Bing","given":"D.","non-dropping-particle":"","parse-names":false,"suffix":""},{"dropping-particle":"","family":"Shan","given":"Z.","non-dropping-particle":"","parse-names":false,"suffix":""},{"dropping-particle":"","family":"Zhang","given":"Z.","non-dropping-particle":"","parse-names":false,"suffix":""},{"dropping-particle":"","family":"Tariq","given":"M.K.","non-dropping-particle":"","parse-names":false,"suffix":""},{"dropping-particle":"","family":"Sultana","given":"J.","non-dropping-particle":"","parse-names":false,"suffix":""},{"dropping-particle":"","family":"Mushtaq","given":"R.T.","non-dropping-particle":"","parse-names":false,"suffix":""},{"dropping-particle":"","family":"Mehboob","given":"A.","non-dropping-particle":"","parse-names":false,"suffix":""},{"dropping-particle":"","family":"Xiaohu","given":"C.","non-dropping-particle":"","parse-names":false,"suffix":""},{"dropping-particle":"","family":"Rehman","given":"M.","non-dropping-particle":"","parse-names":false,"suffix":""}],"container-title":"Journal of Manufacturing Systems","id":"ITEM-1","issued":{"date-parts":[["2021"]]},"page":"709-733","title":"Applications of additive manufacturing (AM) in sustainable energy generation and battle against COVID-19 pandemic: The knowledge evolution of 3D printing","type":"article-journal","volume":"60"},"uris":["http://www.mendeley.com/documents/?uuid=d9922077-fe30-3fa6-8cc9-222ef51b51d1"]},{"id":"ITEM-2","itemData":{"DOI":"http://dx.doi.org/10.4236/jssm.2017.103017","author":[{"dropping-particle":"","family":"Attaran","given":"Mohsen","non-dropping-particle":"","parse-names":false,"suffix":""}],"container-title":"Journal of Service Science and Management","id":"ITEM-2","issued":{"date-parts":[["0"]]},"title":"Additive Manufacturing: The Most Promising Technology to Alter the Supply Chain and Logistics","type":"article-journal"},"uris":["http://www.mendeley.com/documents/?uuid=40b6e688-6916-4a48-b39e-97b09f9427e8"]},{"id":"ITEM-3","itemData":{"DOI":"10.1016/j.ifacol.2022.09.544","abstract":"Additive Manufacturing (AM) has recently emerged as a promising technique in spare parts manufacturing. Unlike conventional manufacturing (CM) techniques, AM can lead to a reduction in inventory levels, particularly when insourced, through manufacturing spare parts on demand. However, due to the high production costs, the economic benefits of manufacturing spare parts through AM are unclear to managers and practitioners. Recent studies aimed at assisting in this decision have two main limitations: (i) they assume that AM spare parts typically have higher failure rates than CM parts: and (ii) they do not consider the AM machinery investment costs and parts are assumed to be externally supplied. We have developed a model that overcomes these limitations, first by assessing the failure rates of AM spare parts through an interdisciplinary approach rather than making arbitrary assumptions, which enables a comparison with the failure rates through CM reported in the literature. Second, we considered that the manufacturing of AM spare parts can be insourced and thus the investment costs for AM printers are also included, while the manufacturing of CM spare parts is considered to be outsourced. The model was tested with unconstrained and constrained stock systems, and clearly demonstrates the advantages of an insourced 3D printer for on-demand printing under constrained stock systems. Neither is AM preferable under an unconstrained system, due to the high costs of purchasing the printer and of production.","author":[{"dropping-particle":"","family":"Lolli","given":"F.","non-dropping-particle":"","parse-names":false,"suffix":""},{"dropping-particle":"","family":"Coruzzolo","given":"A.M.","non-dropping-particle":"","parse-names":false,"suffix":""},{"dropping-particle":"","family":"Peron","given":"M.","non-dropping-particle":"","parse-names":false,"suffix":""},{"dropping-particle":"","family":"Sgarbossa","given":"F.","non-dropping-particle":"","parse-names":false,"suffix":""}],"container-title":"IFAC-PapersOnLine","id":"ITEM-3","issue":"10","issued":{"date-parts":[["2022"]]},"page":"1147-1152","title":"On the suitability of insourced Additive Manufacturing for spare parts management","type":"paper-conference","volume":"55"},"uris":["http://www.mendeley.com/documents/?uuid=238e946c-cee6-3010-8a8e-8dfcb6ccd141"]},{"id":"ITEM-4","itemData":{"DOI":"10.1016/j.cor.2021.105248","abstract":"Recently, 3D Printing (3DP) has started disrupting transportation worldwide by providing enormous simplifications to transportation requirements, especially in the context of city logistics. In the near future, the potential exists to replace multi-echelon transportation hubs with integrated city logistics and 3D printing manufacturing hubs. This study investigates this integrated concept, particularly for healthcare product distribution (i.e., hearing aids) to customers located within a city environment. We propose an efficient mathematical model to investigate various scenarios of integrated 3DP production and transportation planning and provide insightful analysis. It might seem counter-intuitive that tighter delivery time slots can improve the utilization of capacity and 3DP machines, but this study finds that intelligent selection of production and delivery policies can simultaneously benefit both customer and supplier. By integrating both production and delivery, this study identifies opportunities for firms to survive and thrive in the era of challenging city logistics.","author":[{"dropping-particle":"","family":"Demir","given":"E.","non-dropping-particle":"","parse-names":false,"suffix":""},{"dropping-particle":"","family":"Eyers","given":"D.","non-dropping-particle":"","parse-names":false,"suffix":""},{"dropping-particle":"","family":"Huang","given":"Y.","non-dropping-particle":"","parse-names":false,"suffix":""}],"container-title":"Computers and Operations Research","id":"ITEM-4","issued":{"date-parts":[["2021"]]},"title":"Competing through the last mile: Strategic 3D printing in a city logistics context","type":"article-journal","volume":"131"},"uris":["http://www.mendeley.com/documents/?uuid=c8d3e4e7-1535-3dce-9f61-de080ba678cc"]}],"mendeley":{"formattedCitation":"(Attaran, no date; Demir, Eyers and Huang, 2021; Wang &lt;i&gt;et al.&lt;/i&gt;, 2021; F. Lolli &lt;i&gt;et al.&lt;/i&gt;, 2022)","manualFormatting":"Eyers and Huang, 2021; Wang et al., 2021)","plainTextFormattedCitation":"(Attaran, no date; Demir, Eyers and Huang, 2021; Wang et al., 2021; F. Lolli et al., 2022)","previouslyFormattedCitation":"(Attaran, no date; Demir, Eyers and Huang, 2021; Wang &lt;i&gt;et al.&lt;/i&gt;, 2021; F. Lolli &lt;i&gt;et al.&lt;/i&gt;, 2022)"},"properties":{"noteIndex":0},"schema":"https://github.com/citation-style-language/schema/raw/master/csl-citation.json"}</w:instrText>
      </w:r>
      <w:r>
        <w:rPr>
          <w:lang w:val="en-US"/>
        </w:rPr>
        <w:fldChar w:fldCharType="separate"/>
      </w:r>
      <w:r w:rsidRPr="00422BB2">
        <w:rPr>
          <w:noProof/>
          <w:lang w:val="en-US"/>
        </w:rPr>
        <w:t xml:space="preserve">Wang </w:t>
      </w:r>
      <w:r w:rsidRPr="00422BB2">
        <w:rPr>
          <w:i/>
          <w:noProof/>
          <w:lang w:val="en-US"/>
        </w:rPr>
        <w:t>et al.</w:t>
      </w:r>
      <w:r w:rsidRPr="00422BB2">
        <w:rPr>
          <w:noProof/>
          <w:lang w:val="en-US"/>
        </w:rPr>
        <w:t>, 2021)</w:t>
      </w:r>
      <w:r>
        <w:rPr>
          <w:lang w:val="en-US"/>
        </w:rPr>
        <w:fldChar w:fldCharType="end"/>
      </w:r>
      <w:r>
        <w:rPr>
          <w:lang w:val="en-US"/>
        </w:rPr>
        <w:t xml:space="preserve">: </w:t>
      </w:r>
      <w:r w:rsidRPr="00FD5CD8">
        <w:rPr>
          <w:lang w:val="en-US"/>
        </w:rPr>
        <w:t>as suggested by</w:t>
      </w:r>
      <w:r>
        <w:rPr>
          <w:lang w:val="en-US"/>
        </w:rPr>
        <w:t xml:space="preserve"> </w:t>
      </w:r>
      <w:r w:rsidRPr="00E12BB2">
        <w:rPr>
          <w:noProof/>
          <w:lang w:val="en-US"/>
        </w:rPr>
        <w:t>Meyer</w:t>
      </w:r>
      <w:r>
        <w:rPr>
          <w:noProof/>
          <w:lang w:val="en-US"/>
        </w:rPr>
        <w:t xml:space="preserve"> </w:t>
      </w:r>
      <w:r w:rsidRPr="00226D01">
        <w:rPr>
          <w:i/>
          <w:noProof/>
          <w:color w:val="FF0000"/>
          <w:lang w:val="en-US"/>
        </w:rPr>
        <w:t>et al.</w:t>
      </w:r>
      <w:r w:rsidRPr="00226D01">
        <w:rPr>
          <w:color w:val="FF0000"/>
          <w:lang w:val="en-US"/>
        </w:rPr>
        <w:t xml:space="preserve"> </w:t>
      </w:r>
      <w:r>
        <w:rPr>
          <w:lang w:val="en-US"/>
        </w:rPr>
        <w:fldChar w:fldCharType="begin" w:fldLock="1"/>
      </w:r>
      <w:r>
        <w:rPr>
          <w:lang w:val="en-US"/>
        </w:rPr>
        <w:instrText>ADDIN CSL_CITATION {"citationItems":[{"id":"ITEM-1","itemData":{"DOI":"10.1504/IJISM.2022.124438","abstract":"The vulnerability of supply chains is more evident during crises. Recently, the COVID-19 pandemic, container ship blockades, and marine traffic jams in the Suez Canal have caused severe supply disruptions. Additive manufacturing (AM) often referred to as 3D printing, at demand sites, can solve supply disruptions. This study investigates how AM in different configurations affects supply availability. To this end, we simulate a healthcare supply chain. The simulation considers daily business demand and operational and disruptive supply risks. We measure demand, orders, stock levels, and availability indicators and compare them across supply configurations. The simulation allows identifying the most effective resilience configuration related to the cost-per-availability ratio. Overall, simulations support using AM as a risk-mitigation strategy.","author":[{"dropping-particle":"","family":"Meyer","given":"M.M.","non-dropping-particle":"","parse-names":false,"suffix":""},{"dropping-particle":"","family":"Glas","given":"A.H.","non-dropping-particle":"","parse-names":false,"suffix":""},{"dropping-particle":"","family":"Eßig","given":"M.","non-dropping-particle":"","parse-names":false,"suffix":""}],"container-title":"International Journal of Integrated Supply Management","id":"ITEM-1","issue":"3","issued":{"date-parts":[["2022"]]},"page":"304-328","title":"Using additive manufacturing in supply chains: a simulation-based analysis of supply resilience","type":"article-journal","volume":"15"},"suppress-author":1,"uris":["http://www.mendeley.com/documents/?uuid=96836629-a5a9-3f18-84fd-19a5422d7695"]}],"mendeley":{"formattedCitation":"(2022c)","plainTextFormattedCitation":"(2022c)","previouslyFormattedCitation":"(2022c)"},"properties":{"noteIndex":0},"schema":"https://github.com/citation-style-language/schema/raw/master/csl-citation.json"}</w:instrText>
      </w:r>
      <w:r>
        <w:rPr>
          <w:lang w:val="en-US"/>
        </w:rPr>
        <w:fldChar w:fldCharType="separate"/>
      </w:r>
      <w:r w:rsidRPr="00890DF8">
        <w:rPr>
          <w:noProof/>
          <w:lang w:val="en-US"/>
        </w:rPr>
        <w:t>(2022c</w:t>
      </w:r>
      <w:r>
        <w:rPr>
          <w:noProof/>
          <w:color w:val="FF0000"/>
          <w:lang w:val="en-US"/>
        </w:rPr>
        <w:t>, p.19</w:t>
      </w:r>
      <w:r w:rsidRPr="00890DF8">
        <w:rPr>
          <w:noProof/>
          <w:lang w:val="en-US"/>
        </w:rPr>
        <w:t>)</w:t>
      </w:r>
      <w:r>
        <w:rPr>
          <w:lang w:val="en-US"/>
        </w:rPr>
        <w:fldChar w:fldCharType="end"/>
      </w:r>
      <w:r>
        <w:rPr>
          <w:lang w:val="en-US"/>
        </w:rPr>
        <w:t xml:space="preserve"> </w:t>
      </w:r>
      <w:r w:rsidRPr="00FD5CD8">
        <w:rPr>
          <w:lang w:val="en-US"/>
        </w:rPr>
        <w:t>a “</w:t>
      </w:r>
      <w:r w:rsidRPr="00FD5CD8">
        <w:rPr>
          <w:i/>
          <w:iCs/>
          <w:lang w:val="en-US"/>
        </w:rPr>
        <w:t>smart-order management</w:t>
      </w:r>
      <w:r w:rsidRPr="00FD5CD8">
        <w:rPr>
          <w:lang w:val="en-US"/>
        </w:rPr>
        <w:t>” strategy can be adopted, where CM can be used when the demand is stable (helping reduce costs) and it can “</w:t>
      </w:r>
      <w:r w:rsidRPr="00FD5CD8">
        <w:rPr>
          <w:i/>
          <w:iCs/>
          <w:lang w:val="en-US"/>
        </w:rPr>
        <w:t>proactively switch to AM when necessary to avoid stock-outs</w:t>
      </w:r>
      <w:r w:rsidRPr="00FD5CD8">
        <w:rPr>
          <w:lang w:val="en-US"/>
        </w:rPr>
        <w:t>”.</w:t>
      </w:r>
    </w:p>
    <w:p w14:paraId="25DCE1C1" w14:textId="77777777" w:rsidR="00A67FB1" w:rsidRPr="00FD5CD8" w:rsidRDefault="00A67FB1" w:rsidP="00A67FB1">
      <w:pPr>
        <w:jc w:val="both"/>
        <w:rPr>
          <w:lang w:val="en-US"/>
        </w:rPr>
      </w:pPr>
      <w:r w:rsidRPr="00FD5CD8">
        <w:rPr>
          <w:lang w:val="en-US"/>
        </w:rPr>
        <w:t>In conclusion, we can derive the following proposition:</w:t>
      </w:r>
    </w:p>
    <w:p w14:paraId="25CD8281" w14:textId="77777777" w:rsidR="00A67FB1" w:rsidRPr="00FD5CD8" w:rsidRDefault="00A67FB1" w:rsidP="00A67FB1">
      <w:pPr>
        <w:jc w:val="both"/>
        <w:rPr>
          <w:lang w:val="en-US"/>
        </w:rPr>
      </w:pPr>
      <w:r w:rsidRPr="00FD5CD8">
        <w:rPr>
          <w:b/>
          <w:bCs/>
          <w:i/>
          <w:iCs/>
          <w:lang w:val="en-US"/>
        </w:rPr>
        <w:t>Proposition O1</w:t>
      </w:r>
      <w:r w:rsidRPr="00FD5CD8">
        <w:rPr>
          <w:lang w:val="en-US"/>
        </w:rPr>
        <w:t xml:space="preserve">: Integrating conventional manufacturing </w:t>
      </w:r>
      <w:r w:rsidRPr="00181766">
        <w:rPr>
          <w:color w:val="FF0000"/>
          <w:lang w:val="en-US"/>
        </w:rPr>
        <w:t xml:space="preserve">with </w:t>
      </w:r>
      <w:r>
        <w:rPr>
          <w:lang w:val="en-US"/>
        </w:rPr>
        <w:t>AM</w:t>
      </w:r>
      <w:r w:rsidRPr="00FD5CD8">
        <w:rPr>
          <w:lang w:val="en-US"/>
        </w:rPr>
        <w:t xml:space="preserve"> can minimize demand-related supply chain risks.</w:t>
      </w:r>
    </w:p>
    <w:p w14:paraId="58145D16" w14:textId="77777777" w:rsidR="00A67FB1" w:rsidRPr="00BC6759" w:rsidRDefault="00A67FB1" w:rsidP="00A67FB1">
      <w:pPr>
        <w:jc w:val="both"/>
        <w:rPr>
          <w:b/>
          <w:bCs/>
          <w:i/>
          <w:iCs/>
          <w:lang w:val="en-US"/>
        </w:rPr>
      </w:pPr>
      <w:r w:rsidRPr="00E20E65">
        <w:rPr>
          <w:b/>
          <w:bCs/>
          <w:i/>
          <w:iCs/>
          <w:lang w:val="en-US"/>
        </w:rPr>
        <w:t>Hedged Sourcing Strategy (Supply Risks)</w:t>
      </w:r>
    </w:p>
    <w:p w14:paraId="2044071C" w14:textId="77777777" w:rsidR="00A67FB1" w:rsidRPr="00BC6759" w:rsidRDefault="00A67FB1" w:rsidP="00A67FB1">
      <w:pPr>
        <w:jc w:val="both"/>
        <w:rPr>
          <w:lang w:val="en-US"/>
        </w:rPr>
      </w:pPr>
      <w:r w:rsidRPr="00BC6759">
        <w:rPr>
          <w:lang w:val="en-US"/>
        </w:rPr>
        <w:t xml:space="preserve">Adopting a hedged sourcing strategy is reported to minimize </w:t>
      </w:r>
      <w:r>
        <w:rPr>
          <w:lang w:val="en-US"/>
        </w:rPr>
        <w:t xml:space="preserve">also </w:t>
      </w:r>
      <w:r w:rsidRPr="00BC6759">
        <w:rPr>
          <w:lang w:val="en-US"/>
        </w:rPr>
        <w:t>supply-related</w:t>
      </w:r>
      <w:r>
        <w:rPr>
          <w:lang w:val="en-US"/>
        </w:rPr>
        <w:t xml:space="preserve"> risks:</w:t>
      </w:r>
      <w:r w:rsidRPr="00BC6759">
        <w:rPr>
          <w:lang w:val="en-US"/>
        </w:rPr>
        <w:t xml:space="preserve"> “</w:t>
      </w:r>
      <w:r w:rsidRPr="00BC6759">
        <w:rPr>
          <w:i/>
          <w:iCs/>
          <w:lang w:val="en-US"/>
        </w:rPr>
        <w:t>using AM as a hedged source of supply to traditional supply sources increases the overall resilience of the supply system</w:t>
      </w:r>
      <w:r w:rsidRPr="00BC6759">
        <w:rPr>
          <w:lang w:val="en-US"/>
        </w:rPr>
        <w:t>”</w:t>
      </w:r>
      <w:r>
        <w:rPr>
          <w:lang w:val="en-US"/>
        </w:rPr>
        <w:t xml:space="preserve"> (</w:t>
      </w:r>
      <w:r w:rsidRPr="00E12BB2">
        <w:rPr>
          <w:noProof/>
          <w:lang w:val="en-US"/>
        </w:rPr>
        <w:t>Meyer</w:t>
      </w:r>
      <w:r>
        <w:rPr>
          <w:noProof/>
          <w:lang w:val="en-US"/>
        </w:rPr>
        <w:t xml:space="preserve"> </w:t>
      </w:r>
      <w:r w:rsidRPr="00226D01">
        <w:rPr>
          <w:i/>
          <w:noProof/>
          <w:color w:val="FF0000"/>
          <w:lang w:val="en-US"/>
        </w:rPr>
        <w:t>et al.</w:t>
      </w:r>
      <w:r w:rsidRPr="00226D01">
        <w:rPr>
          <w:color w:val="FF0000"/>
          <w:lang w:val="en-US"/>
        </w:rPr>
        <w:t xml:space="preserve"> </w:t>
      </w:r>
      <w:r>
        <w:rPr>
          <w:lang w:val="en-US"/>
        </w:rPr>
        <w:fldChar w:fldCharType="begin" w:fldLock="1"/>
      </w:r>
      <w:r>
        <w:rPr>
          <w:lang w:val="en-US"/>
        </w:rPr>
        <w:instrText>ADDIN CSL_CITATION {"citationItems":[{"id":"ITEM-1","itemData":{"DOI":"10.1007/978-3-030-95401-7_19","abstract":"Disruptive events such as natural disasters become increasingly frequent, demonstrating the need for resilient supply systems. Additive manufacturing (AM) is an emerging technology which can help to solve supply bottlenecks as seen during SARS-CoV-2. AM was able to mitigate supply bottlenecks of medical spare parts, in times when globally arranged traditional supply sources failed. This chapter presents and discusses how AM can help to increase resilience. For this purpose, our contribution examines modern portfolio theory and the interplay of a hedged sourcing approach (traditional, formative with AM). This is assessed by using a single case study. The results indicate that using AM as a hedged source of supply to traditional supply sources increases the overall resilience of the supply system.","author":[{"dropping-particle":"","family":"Meyer","given":"M.M.","non-dropping-particle":"","parse-names":false,"suffix":""},{"dropping-particle":"","family":"Glas","given":"A.H.","non-dropping-particle":"","parse-names":false,"suffix":""},{"dropping-particle":"","family":"Eßig","given":"M.","non-dropping-particle":"","parse-names":false,"suffix":""}],"container-title":"Springer Series in Supply Chain Management","id":"ITEM-1","issued":{"date-parts":[["2022"]]},"number-of-pages":"233-245","title":"Achieving Supply Chain Resilience Through Additive Manufacturing","type":"book","volume":"17"},"suppress-author":1,"uris":["http://www.mendeley.com/documents/?uuid=c8a13af4-578d-3d16-a197-f5a8ee39b634"]}],"mendeley":{"formattedCitation":"(2022b)","plainTextFormattedCitation":"(2022b)","previouslyFormattedCitation":"(2022b)"},"properties":{"noteIndex":0},"schema":"https://github.com/citation-style-language/schema/raw/master/csl-citation.json"}</w:instrText>
      </w:r>
      <w:r>
        <w:rPr>
          <w:lang w:val="en-US"/>
        </w:rPr>
        <w:fldChar w:fldCharType="separate"/>
      </w:r>
      <w:r w:rsidRPr="00FA24EE">
        <w:rPr>
          <w:noProof/>
          <w:lang w:val="en-US"/>
        </w:rPr>
        <w:t>2022b)</w:t>
      </w:r>
      <w:r>
        <w:rPr>
          <w:lang w:val="en-US"/>
        </w:rPr>
        <w:fldChar w:fldCharType="end"/>
      </w:r>
      <w:r w:rsidRPr="00BC6759">
        <w:rPr>
          <w:lang w:val="en-US"/>
        </w:rPr>
        <w:t>. This is confirmed by</w:t>
      </w:r>
      <w:r>
        <w:rPr>
          <w:lang w:val="en-US"/>
        </w:rPr>
        <w:t xml:space="preserve"> </w:t>
      </w:r>
      <w:r w:rsidRPr="00E12BB2">
        <w:rPr>
          <w:noProof/>
          <w:lang w:val="en-US"/>
        </w:rPr>
        <w:t>Meyer</w:t>
      </w:r>
      <w:r>
        <w:rPr>
          <w:noProof/>
          <w:lang w:val="en-US"/>
        </w:rPr>
        <w:t xml:space="preserve"> </w:t>
      </w:r>
      <w:r w:rsidRPr="00226D01">
        <w:rPr>
          <w:i/>
          <w:noProof/>
          <w:color w:val="FF0000"/>
          <w:lang w:val="en-US"/>
        </w:rPr>
        <w:t>et al.</w:t>
      </w:r>
      <w:r w:rsidRPr="00226D01">
        <w:rPr>
          <w:color w:val="FF0000"/>
          <w:lang w:val="en-US"/>
        </w:rPr>
        <w:t xml:space="preserve"> </w:t>
      </w:r>
      <w:r>
        <w:rPr>
          <w:lang w:val="en-US"/>
        </w:rPr>
        <w:fldChar w:fldCharType="begin" w:fldLock="1"/>
      </w:r>
      <w:r>
        <w:rPr>
          <w:lang w:val="en-US"/>
        </w:rPr>
        <w:instrText>ADDIN CSL_CITATION {"citationItems":[{"id":"ITEM-1","itemData":{"DOI":"10.1016/j.pursup.2022.100791","abstract":"Procurement has faced major challenges due to the collapse of global supply chains in the course of the SARS-COV2 pandemic, and non-critical items have become critical bottlenecks. Additive manufacturing (AM) is an emerging technology that serves as a local supply source and can mitigate some of these bottlenecks. For example, it was possible to source medical spare parts and protective equipment via AM, even when the globally arranged traditional (formative or subtractive manufacturing) supply sources failed. To that end, this research examines how supply risks change when sourced via an AM supply source rather than through supply sources that use traditional manufacturing (TM). This study assesses supply risk using a Delphi study from July to October 2020. The findings were further explored using discriminant analysis. A mix of TM supply sources with AM (‘hedging’) can minimise the overall supply risks. The discussion conceptualises a portfolio model to determine whether to source demands via TM, AM, or by hedging. The implications of hedged manufacturing are linked to the modern portfolio theory.","author":[{"dropping-particle":"","family":"Meyer","given":"M.M.","non-dropping-particle":"","parse-names":false,"suffix":""},{"dropping-particle":"","family":"Glas","given":"A.H.","non-dropping-particle":"","parse-names":false,"suffix":""},{"dropping-particle":"","family":"Eßig","given":"M.","non-dropping-particle":"","parse-names":false,"suffix":""}],"container-title":"Journal of Purchasing and Supply Management","id":"ITEM-1","issue":"4","issued":{"date-parts":[["2022"]]},"title":"A Delphi study on the supply risk-mitigating effect of additive manufacturing during SARS-COV-2","type":"article-journal","volume":"28"},"suppress-author":1,"uris":["http://www.mendeley.com/documents/?uuid=84b6f60c-e7fd-3efb-abef-d36c3d0ac7b1"]}],"mendeley":{"formattedCitation":"(2022a)","plainTextFormattedCitation":"(2022a)","previouslyFormattedCitation":"(2022a)"},"properties":{"noteIndex":0},"schema":"https://github.com/citation-style-language/schema/raw/master/csl-citation.json"}</w:instrText>
      </w:r>
      <w:r>
        <w:rPr>
          <w:lang w:val="en-US"/>
        </w:rPr>
        <w:fldChar w:fldCharType="separate"/>
      </w:r>
      <w:r w:rsidRPr="00FA24EE">
        <w:rPr>
          <w:noProof/>
          <w:lang w:val="en-US"/>
        </w:rPr>
        <w:t>(2022a</w:t>
      </w:r>
      <w:r>
        <w:rPr>
          <w:noProof/>
          <w:color w:val="FF0000"/>
          <w:lang w:val="en-US"/>
        </w:rPr>
        <w:t>, p.9</w:t>
      </w:r>
      <w:r w:rsidRPr="00FA24EE">
        <w:rPr>
          <w:noProof/>
          <w:lang w:val="en-US"/>
        </w:rPr>
        <w:t>)</w:t>
      </w:r>
      <w:r>
        <w:rPr>
          <w:lang w:val="en-US"/>
        </w:rPr>
        <w:fldChar w:fldCharType="end"/>
      </w:r>
      <w:r w:rsidRPr="00BC6759">
        <w:rPr>
          <w:lang w:val="en-US"/>
        </w:rPr>
        <w:t>, who</w:t>
      </w:r>
      <w:r>
        <w:rPr>
          <w:lang w:val="en-US"/>
        </w:rPr>
        <w:t xml:space="preserve"> </w:t>
      </w:r>
      <w:r w:rsidRPr="00BC6759">
        <w:rPr>
          <w:lang w:val="en-US"/>
        </w:rPr>
        <w:t>concluded that not only “</w:t>
      </w:r>
      <w:r w:rsidRPr="00BC6759">
        <w:rPr>
          <w:i/>
          <w:iCs/>
          <w:lang w:val="en-US"/>
        </w:rPr>
        <w:t xml:space="preserve">hedging provides a valid sourcing alternative for procurement </w:t>
      </w:r>
      <w:proofErr w:type="spellStart"/>
      <w:r w:rsidRPr="00BC6759">
        <w:rPr>
          <w:i/>
          <w:iCs/>
          <w:lang w:val="en-US"/>
        </w:rPr>
        <w:t>organisations</w:t>
      </w:r>
      <w:proofErr w:type="spellEnd"/>
      <w:r w:rsidRPr="00BC6759">
        <w:rPr>
          <w:lang w:val="en-US"/>
        </w:rPr>
        <w:t>”, but also that hedging “</w:t>
      </w:r>
      <w:r w:rsidRPr="00BC6759">
        <w:rPr>
          <w:i/>
          <w:iCs/>
          <w:lang w:val="en-US"/>
        </w:rPr>
        <w:t xml:space="preserve">seems to </w:t>
      </w:r>
      <w:proofErr w:type="spellStart"/>
      <w:r w:rsidRPr="00BC6759">
        <w:rPr>
          <w:i/>
          <w:iCs/>
          <w:lang w:val="en-US"/>
        </w:rPr>
        <w:t>minimise</w:t>
      </w:r>
      <w:proofErr w:type="spellEnd"/>
      <w:r w:rsidRPr="00BC6759">
        <w:rPr>
          <w:i/>
          <w:iCs/>
          <w:lang w:val="en-US"/>
        </w:rPr>
        <w:t xml:space="preserve"> supply risk</w:t>
      </w:r>
      <w:r w:rsidRPr="00BC6759">
        <w:rPr>
          <w:lang w:val="en-US"/>
        </w:rPr>
        <w:t>” and that it “</w:t>
      </w:r>
      <w:r w:rsidRPr="00BC6759">
        <w:rPr>
          <w:i/>
          <w:iCs/>
          <w:lang w:val="en-US"/>
        </w:rPr>
        <w:t>could help build resilient supply chains</w:t>
      </w:r>
      <w:r w:rsidRPr="00BC6759">
        <w:rPr>
          <w:lang w:val="en-US"/>
        </w:rPr>
        <w:t>”.</w:t>
      </w:r>
    </w:p>
    <w:p w14:paraId="6CD18926" w14:textId="77777777" w:rsidR="00A67FB1" w:rsidRPr="00BC6759" w:rsidRDefault="00A67FB1" w:rsidP="00A67FB1">
      <w:pPr>
        <w:jc w:val="both"/>
        <w:rPr>
          <w:lang w:val="en-US"/>
        </w:rPr>
      </w:pPr>
      <w:bookmarkStart w:id="0" w:name="_Hlk141610067"/>
      <w:r w:rsidRPr="00BC6759">
        <w:rPr>
          <w:lang w:val="en-US"/>
        </w:rPr>
        <w:t>In conclusion, we can derive the following proposition:</w:t>
      </w:r>
    </w:p>
    <w:p w14:paraId="3D8757B0" w14:textId="77777777" w:rsidR="00A67FB1" w:rsidRPr="00BC6759" w:rsidRDefault="00A67FB1" w:rsidP="00A67FB1">
      <w:pPr>
        <w:jc w:val="both"/>
        <w:rPr>
          <w:lang w:val="en-US"/>
        </w:rPr>
      </w:pPr>
      <w:r w:rsidRPr="00BC6759">
        <w:rPr>
          <w:b/>
          <w:bCs/>
          <w:i/>
          <w:iCs/>
          <w:lang w:val="en-US"/>
        </w:rPr>
        <w:t>Proposition O2</w:t>
      </w:r>
      <w:r w:rsidRPr="00BC6759">
        <w:rPr>
          <w:lang w:val="en-US"/>
        </w:rPr>
        <w:t xml:space="preserve">: Integrating conventional manufacturing and </w:t>
      </w:r>
      <w:r>
        <w:rPr>
          <w:lang w:val="en-US"/>
        </w:rPr>
        <w:t>AM</w:t>
      </w:r>
      <w:r w:rsidRPr="00BC6759">
        <w:rPr>
          <w:lang w:val="en-US"/>
        </w:rPr>
        <w:t xml:space="preserve"> can minimize supply-related supply chain risks.</w:t>
      </w:r>
    </w:p>
    <w:bookmarkEnd w:id="0"/>
    <w:p w14:paraId="0C3BCF89" w14:textId="77777777" w:rsidR="00A67FB1" w:rsidRPr="00F97599" w:rsidRDefault="00A67FB1" w:rsidP="00A67FB1">
      <w:pPr>
        <w:jc w:val="both"/>
        <w:rPr>
          <w:b/>
          <w:bCs/>
          <w:i/>
          <w:iCs/>
          <w:lang w:val="en-US"/>
        </w:rPr>
      </w:pPr>
      <w:r w:rsidRPr="00753C97">
        <w:rPr>
          <w:b/>
          <w:bCs/>
          <w:i/>
          <w:iCs/>
          <w:lang w:val="en-US"/>
        </w:rPr>
        <w:t>Resilient Supply Chain</w:t>
      </w:r>
    </w:p>
    <w:p w14:paraId="6D957104" w14:textId="23CFC0E4" w:rsidR="00A67FB1" w:rsidRPr="00F97599" w:rsidRDefault="00A67FB1" w:rsidP="00A67FB1">
      <w:pPr>
        <w:jc w:val="both"/>
        <w:rPr>
          <w:lang w:val="en-US"/>
        </w:rPr>
      </w:pPr>
      <w:r>
        <w:rPr>
          <w:lang w:val="en-US"/>
        </w:rPr>
        <w:t xml:space="preserve">The COVID-19 pandemic has shown how </w:t>
      </w:r>
      <w:r w:rsidRPr="00F97599">
        <w:rPr>
          <w:lang w:val="en-US"/>
        </w:rPr>
        <w:t xml:space="preserve">the need for resilient supply chains </w:t>
      </w:r>
      <w:r>
        <w:rPr>
          <w:lang w:val="en-US"/>
        </w:rPr>
        <w:t>is</w:t>
      </w:r>
      <w:r w:rsidRPr="00F97599">
        <w:rPr>
          <w:lang w:val="en-US"/>
        </w:rPr>
        <w:t xml:space="preserve"> of vital importance, especially in the medical sector </w:t>
      </w:r>
      <w:r>
        <w:rPr>
          <w:lang w:val="en-US"/>
        </w:rPr>
        <w:fldChar w:fldCharType="begin" w:fldLock="1"/>
      </w:r>
      <w:r>
        <w:rPr>
          <w:lang w:val="en-US"/>
        </w:rPr>
        <w:instrText>ADDIN CSL_CITATION {"citationItems":[{"id":"ITEM-1","itemData":{"DOI":"10.1002/joom.1161","abstract":"The coronavirus/SARS-CoV-2 (COVID-19) outbreak has caused severe supply chain disruptions in practically all industries worldwide. Online e-commerce platforms, which interact directly with various industries and service numerous consumers, have become remarkable interfaces to observe the impacts of the pandemic on supply chains. Using quantitative operational data obtained from JD.com https://www.jd.com., this study analyzes the impact of the pandemic on supply chain resilience, summarizes the challenging scenarios that retailing supply chains experienced in China, and presents the practical response of JD.com throughout the pandemic. To summarize, the pandemic caused exceptional demand and severe logistical disruptions in China, and JD.com has handled well its supply chain management in response based on its integrated supply chain structure and comprehensive intelligent platforms. In particular, the existing intelligent platforms and the delivery procedures were modified slightly but promptly to deal with specific disruptions. Moreover, the entire market scenario in China was effectively controlled through the joint efforts of multiple firms, the government, and the entire Chinese society. Our study provides an example of using practical operational indicators to analyze supply chain resilience, and suggests firms pay attention to operational flexibility and collaboration beyond supply chains to deal with a large-scale supply chain disruption, such as the COVID-19 outbreak.","author":[{"dropping-particle":"","family":"Shen","given":"Z.M.","non-dropping-particle":"","parse-names":false,"suffix":""},{"dropping-particle":"","family":"Sun","given":"Y.","non-dropping-particle":"","parse-names":false,"suffix":""}],"container-title":"Journal of Operations Management","id":"ITEM-1","issue":"3","issued":{"date-parts":[["2023"]]},"page":"359-383","title":"Strengthening supply chain resilience during COVID-19: A case study of JD.com","type":"article-journal","volume":"69"},"uris":["http://www.mendeley.com/documents/?uuid=88b53c00-00b3-3c02-b143-14f35e553c40"]},{"id":"ITEM-2","itemData":{"DOI":"10.1108/IJOPM-12-2020-0901","abstract":"Purpose: Although there have been considerable discussions on the business value of adopting blockchain in supply chains, it is unclear whether such blockchain-enabled supply chains (BESCs) can help firms mitigate the negative impact resulting from the recent COVID-19 pandemic. This study aims to answer this important question. Design/methodology/approach: The authors conduct an event study to quantify the financial effects of the COVID-19 pandemic and compare the differences in such effects between treatment firms that have adopted BESCs and matched control firms that have not adopted BESCs. The authors also perform a regression analysis to examine how the role of BESCs in mitigating COVID-19's negative impact varies across firms with different levels of supply chain leanness and complexity. The analysis is based on 88 treatment firms and 88 matched control firms, all of which are publicly listed on the US stock markets. Findings: The test results suggest that although both the treatment and control firms are negatively affected by the COVID-19 pandemic, the effect is less negative for the treatment firms compared to the control firms, demonstrating the role of BESCs in mitigating the negative impact caused by the COVID-19 pandemic. Moreover, the mitigating role of BESCs is more pronounced for firms with lean and complex supply chains. Originality/value: This study is among the first to provide empirical evidence on the mitigating role of BESCs during the COVID-19 pandemic, highlighting the importance of adopting blockchain in supply chains with high uncertainties and disruption risks.","author":[{"dropping-particle":"","family":"Xiong","given":"Y.","non-dropping-particle":"","parse-names":false,"suffix":""},{"dropping-particle":"","family":"Lam","given":"H.K.S.","non-dropping-particle":"","parse-names":false,"suffix":""},{"dropping-particle":"","family":"Kumar","given":"A.","non-dropping-particle":"","parse-names":false,"suffix":""},{"dropping-particle":"","family":"Ngai","given":"E.W.T.","non-dropping-particle":"","parse-names":false,"suffix":""},{"dropping-particle":"","family":"Xiu","given":"C.","non-dropping-particle":"","parse-names":false,"suffix":""},{"dropping-particle":"","family":"Wang","given":"X.","non-dropping-particle":"","parse-names":false,"suffix":""}],"container-title":"International Journal of Operations and Production Management","id":"ITEM-2","issue":"9","issued":{"date-parts":[["2021"]]},"page":"1495-1521","title":"The mitigating role of blockchain-enabled supply chains during the COVID-19 pandemic","type":"article-journal","volume":"41"},"uris":["http://www.mendeley.com/documents/?uuid=0f4c8e81-3062-3597-9d20-0de1f5f98d87"]},{"id":"ITEM-3","itemData":{"DOI":"10.1108/IJOPM-01-2022-0069","abstract":"Purpose: As focal firms in supply networks reflect on their experiences of the pandemic and begin to rethink their operations and supply chains, there is a significant opportunity to leverage digital technological advances to enhance socially responsible operations performance (SROP). This paper develops a novel framework for exploring the adoption of Industry 4.0 technologies for improving SROP. It highlights current best-practice examples and presents future research pathways. Design/methodology/approach: This viewpoint paper argues how Industry 4.0 technology adoption can enable effective SROP in the post-COVID-19 era. Academic articles, relevant grey literature, and insights from industry experts are used to support the development of the framework. Findings: Seven technologies are identified that bring transformational capabilities to SROP, i.e. big data analytics, digital twins, augmented reality, blockchain, 3D printing, artificial intelligence, and the Internet of Things. It is demonstrated how these technologies can help to improve three sub-themes of organisational social performance (employment practices, health and safety, and business practices) and three sub-themes of community social performance (quality of life and social welfare, social governance, and economic welfare and growth). Research limitations/implications: A research agenda is outlined at the intersection of Industry 4.0 and SROP through the six sub-themes of organisational and community social performance. Further, these are connected through three overarching research agendas: “Trust through Technology”, “Responsible Relationships” and “Freedom through Flexibility”. Practical implications: Organisational agendas for Industry 4.0 and social responsibility can be complementary. The framework provides insights into how Industry 4.0 technologies can help firms achieve long-term post-COVID-19 recovery, with an emphasis on SROP. This can offer firms competitive advantage in the “new normal” by helping them build back better. Social implications: People and communities should be at the heart of decisions about rethinking operations and supply chains. This paper expresses a view on what it entails for organisations to be responsible for the supply chain-wide social wellbeing of employees and the wider community they operate in, and how they can use technology to embed social responsibility in their operations and supply chains. Originality/value: Contributes to the limited understan…","author":[{"dropping-particle":"","family":"Asokan","given":"D.R.","non-dropping-particle":"","parse-names":false,"suffix":""},{"dropping-particle":"","family":"Huq","given":"F.A.","non-dropping-particle":"","parse-names":false,"suffix":""},{"dropping-particle":"","family":"Smith","given":"C.M.","non-dropping-particle":"","parse-names":false,"suffix":""},{"dropping-particle":"","family":"Stevenson","given":"M.","non-dropping-particle":"","parse-names":false,"suffix":""}],"container-title":"International Journal of Operations and Production Management","id":"ITEM-3","issue":"13","issued":{"date-parts":[["2022"]]},"page":"185-217","title":"Socially responsible operations in the Industry 4.0 era: post-COVID-19 technology adoption and perspectives on future research","type":"article-journal","volume":"42"},"uris":["http://www.mendeley.com/documents/?uuid=1deda9f9-a4e6-3e92-9ff9-b4672ab652d9"]}],"mendeley":{"formattedCitation":"(Xiong &lt;i&gt;et al.&lt;/i&gt;, 2021; Asokan &lt;i&gt;et al.&lt;/i&gt;, 2022; Shen and Sun, 2023)","plainTextFormattedCitation":"(Xiong et al., 2021; Asokan et al., 2022; Shen and Sun, 2023)","previouslyFormattedCitation":"(Xiong &lt;i&gt;et al.&lt;/i&gt;, 2021; Asokan &lt;i&gt;et al.&lt;/i&gt;, 2022; Shen and Sun, 2023)"},"properties":{"noteIndex":0},"schema":"https://github.com/citation-style-language/schema/raw/master/csl-citation.json"}</w:instrText>
      </w:r>
      <w:r>
        <w:rPr>
          <w:lang w:val="en-US"/>
        </w:rPr>
        <w:fldChar w:fldCharType="separate"/>
      </w:r>
      <w:r w:rsidRPr="00506EBC">
        <w:rPr>
          <w:noProof/>
          <w:lang w:val="en-US"/>
        </w:rPr>
        <w:t xml:space="preserve">(Xiong </w:t>
      </w:r>
      <w:r w:rsidRPr="00506EBC">
        <w:rPr>
          <w:i/>
          <w:noProof/>
          <w:lang w:val="en-US"/>
        </w:rPr>
        <w:t>et al.</w:t>
      </w:r>
      <w:r w:rsidRPr="00506EBC">
        <w:rPr>
          <w:noProof/>
          <w:lang w:val="en-US"/>
        </w:rPr>
        <w:t xml:space="preserve">, 2021; Asokan </w:t>
      </w:r>
      <w:r w:rsidRPr="00506EBC">
        <w:rPr>
          <w:i/>
          <w:noProof/>
          <w:lang w:val="en-US"/>
        </w:rPr>
        <w:t>et al.</w:t>
      </w:r>
      <w:r w:rsidRPr="00506EBC">
        <w:rPr>
          <w:noProof/>
          <w:lang w:val="en-US"/>
        </w:rPr>
        <w:t>, 2022; Shen and Sun, 2023)</w:t>
      </w:r>
      <w:r>
        <w:rPr>
          <w:lang w:val="en-US"/>
        </w:rPr>
        <w:fldChar w:fldCharType="end"/>
      </w:r>
      <w:r>
        <w:rPr>
          <w:lang w:val="en-US"/>
        </w:rPr>
        <w:t xml:space="preserve">. </w:t>
      </w:r>
      <w:r w:rsidRPr="00F97599">
        <w:rPr>
          <w:lang w:val="en-US"/>
        </w:rPr>
        <w:t>AM has emerged as a viable solution to guarantee supply chain resilience</w:t>
      </w:r>
      <w:r>
        <w:rPr>
          <w:lang w:val="en-US"/>
        </w:rPr>
        <w:t xml:space="preserve">, with </w:t>
      </w:r>
      <w:r w:rsidRPr="00BE2572">
        <w:rPr>
          <w:noProof/>
          <w:lang w:val="en-US"/>
        </w:rPr>
        <w:t xml:space="preserve">Peron </w:t>
      </w:r>
      <w:r w:rsidRPr="00BE2572">
        <w:rPr>
          <w:i/>
          <w:noProof/>
          <w:lang w:val="en-US"/>
        </w:rPr>
        <w:t>et al.</w:t>
      </w:r>
      <w:r w:rsidRPr="00BE2572">
        <w:rPr>
          <w:lang w:val="en-US"/>
        </w:rPr>
        <w:t xml:space="preserve"> </w:t>
      </w:r>
      <w:r>
        <w:rPr>
          <w:lang w:val="en-US"/>
        </w:rPr>
        <w:fldChar w:fldCharType="begin" w:fldLock="1"/>
      </w:r>
      <w:r w:rsidRPr="00BE2572">
        <w:rPr>
          <w:lang w:val="en-US"/>
        </w:rPr>
        <w:instrText xml:space="preserve">ADDIN CSL_CITATION {"citationItems":[{"id":"ITEM-1","itemData":{"DOI":"10.1007/978-3-031-09179-7_6","abstract":"The use of Additive Manufacturing (AM) has become more widespread in recent years, covering different sectors. The increased interest in AM is due to the main benefits associated with its use, such as the possibility to produce even complex parts on demand and on the service site. These benefits have recently made researchers and practitioners hypothesize that AM can guarantee supply chain (SC) resilience, hence triggering their interest in AM as an emergency solution for SC disruptions. With the COVID-19 pandemic outbreak, this hypothesis has been confirmed to be true. In fact, AM has been shown to be very effective in guaranteeing the restoration and reconstruction of the SC, especially in the production of medical equipment (e.g., face masks, valves for respirators, etc.). However, to the best of the authors’ knowledge, the impact of AM on SC resilience has never been quantified before. Similarly, the potentialities of AM to guarantee the resilience of an SC outside of the medical sector have been barely treated (and never in a quantitative way). In this work, we aim to fill these two gaps. To do so, starting from the global supply chain of a company selling lighting equipment (available in the literature), we evaluated the potential of adopting AM as an </w:instrText>
      </w:r>
      <w:r>
        <w:rPr>
          <w:lang w:val="en-US"/>
        </w:rPr>
        <w:instrText>emergency solution in guaranteeing SC resilience during the COVID-19 pandemic. Specifically, we considered 15 different scenarios where we considered the pandemic outbreak to be limited to the country of production as well as spread worldwide. From the results, the benefits of adopting AM, in terms of revenue, profit, service Level and lead time, were evident. Moreover, from the specific case considered we were also able to draw some general conclusions and suggest to SC managers when the use of AM would be beneficial.","author":[{"dropping-particle":"","family":"Peron","given":"M.","non-dropping-particle":"","parse-names":false,"suffix":""},{"dropping-particle":"","family":"Sgarbossa","given":"F.","non-dropping-particle":"","parse-names":false,"suffix":""},{"dropping-particle":"","family":"Ivanov","given":"D.","non-dropping-particle":"","parse-names":false,"suffix":""},{"dropping-particle":"","family":"Dolgui","given":"A.","non-dropping-particle":"","parse-names":false,"suffix":""}],"container-title":"Springer Series in Supply Chain Management","id":"ITEM-1","issued":{"date-parts":[["2022"]]},"number-of-pages":"121-146","title":"Impact of Additive Manufacturing on Supply Chain Resilience During COVID-19 Pandemic","type":"book","volume":"20"},"suppress-author":1,"uris":["http://www.mendeley.com/documents/?uuid=9ffedd3f-2317-352d-9522-4f5c6742c14f"]}],"mendeley":{"formattedCitation":"(2022)","plainTextFormattedCitation":"(2022)","previouslyFormattedCitation":"(2022)"},"properties":{"noteIndex":0},"schema":"https://github.com/citation-style-language/schema/raw/master/csl-citation.json"}</w:instrText>
      </w:r>
      <w:r>
        <w:rPr>
          <w:lang w:val="en-US"/>
        </w:rPr>
        <w:fldChar w:fldCharType="separate"/>
      </w:r>
      <w:r w:rsidRPr="00CC46F6">
        <w:rPr>
          <w:noProof/>
          <w:lang w:val="en-US"/>
        </w:rPr>
        <w:t>(2022</w:t>
      </w:r>
      <w:r>
        <w:rPr>
          <w:noProof/>
          <w:color w:val="FF0000"/>
          <w:lang w:val="en-US"/>
        </w:rPr>
        <w:t>, p.131</w:t>
      </w:r>
      <w:r w:rsidRPr="00CC46F6">
        <w:rPr>
          <w:noProof/>
          <w:lang w:val="en-US"/>
        </w:rPr>
        <w:t>)</w:t>
      </w:r>
      <w:r>
        <w:rPr>
          <w:lang w:val="en-US"/>
        </w:rPr>
        <w:fldChar w:fldCharType="end"/>
      </w:r>
      <w:r>
        <w:rPr>
          <w:lang w:val="en-US"/>
        </w:rPr>
        <w:t xml:space="preserve"> stating</w:t>
      </w:r>
      <w:r w:rsidRPr="00F97599">
        <w:rPr>
          <w:lang w:val="en-US"/>
        </w:rPr>
        <w:t xml:space="preserve"> that</w:t>
      </w:r>
      <w:r>
        <w:rPr>
          <w:lang w:val="en-US"/>
        </w:rPr>
        <w:t>,</w:t>
      </w:r>
      <w:r w:rsidRPr="00F97599">
        <w:rPr>
          <w:lang w:val="en-US"/>
        </w:rPr>
        <w:t xml:space="preserve"> </w:t>
      </w:r>
      <w:r>
        <w:rPr>
          <w:lang w:val="en-US"/>
        </w:rPr>
        <w:t xml:space="preserve">thanks to its </w:t>
      </w:r>
      <w:r w:rsidR="005146D1" w:rsidRPr="005146D1">
        <w:rPr>
          <w:color w:val="FF0000"/>
          <w:lang w:val="en-US"/>
        </w:rPr>
        <w:t>ability</w:t>
      </w:r>
      <w:r w:rsidRPr="005146D1">
        <w:rPr>
          <w:color w:val="FF0000"/>
          <w:lang w:val="en-US"/>
        </w:rPr>
        <w:t xml:space="preserve"> </w:t>
      </w:r>
      <w:r>
        <w:rPr>
          <w:lang w:val="en-US"/>
        </w:rPr>
        <w:t xml:space="preserve">to produce parts on-demand and close to the point of use, </w:t>
      </w:r>
      <w:r>
        <w:rPr>
          <w:i/>
          <w:iCs/>
          <w:lang w:val="en-US"/>
        </w:rPr>
        <w:t>“</w:t>
      </w:r>
      <w:r w:rsidRPr="00F97599">
        <w:rPr>
          <w:i/>
          <w:iCs/>
          <w:lang w:val="en-US"/>
        </w:rPr>
        <w:t>AM has shown to be very effective in guaranteeing the restoration and reconstruction of the SC, especially in the production of medical equipment (e.g., face masks, valves for respirators, etc.)</w:t>
      </w:r>
      <w:r w:rsidRPr="00F97599">
        <w:rPr>
          <w:lang w:val="en-US"/>
        </w:rPr>
        <w:t>”.</w:t>
      </w:r>
    </w:p>
    <w:p w14:paraId="191D93C7" w14:textId="77777777" w:rsidR="00A67FB1" w:rsidRPr="00F97599" w:rsidRDefault="00A67FB1" w:rsidP="00A67FB1">
      <w:pPr>
        <w:jc w:val="both"/>
        <w:rPr>
          <w:lang w:val="en-US"/>
        </w:rPr>
      </w:pPr>
      <w:r w:rsidRPr="00F97599">
        <w:rPr>
          <w:lang w:val="en-US"/>
        </w:rPr>
        <w:t>In conclusion, we can derive the following proposition:</w:t>
      </w:r>
    </w:p>
    <w:p w14:paraId="1EBAED5F" w14:textId="77777777" w:rsidR="00A67FB1" w:rsidRPr="00F97599" w:rsidRDefault="00A67FB1" w:rsidP="00A67FB1">
      <w:pPr>
        <w:jc w:val="both"/>
        <w:rPr>
          <w:lang w:val="en-US"/>
        </w:rPr>
      </w:pPr>
      <w:r w:rsidRPr="00F97599">
        <w:rPr>
          <w:b/>
          <w:bCs/>
          <w:i/>
          <w:iCs/>
          <w:lang w:val="en-US"/>
        </w:rPr>
        <w:t>Proposition O3</w:t>
      </w:r>
      <w:r w:rsidRPr="00F97599">
        <w:rPr>
          <w:lang w:val="en-US"/>
        </w:rPr>
        <w:t>: Adopting AM can reduce and/or mitigate the impact of supply chain disruptions since it allows to produce on demand and close to the point of use.</w:t>
      </w:r>
    </w:p>
    <w:p w14:paraId="04311235" w14:textId="77777777" w:rsidR="00A67FB1" w:rsidRDefault="00A67FB1" w:rsidP="00A67FB1">
      <w:pPr>
        <w:jc w:val="both"/>
        <w:rPr>
          <w:b/>
          <w:bCs/>
          <w:i/>
          <w:iCs/>
          <w:lang w:val="en-US"/>
        </w:rPr>
      </w:pPr>
      <w:r w:rsidRPr="00B83BD6">
        <w:rPr>
          <w:b/>
          <w:bCs/>
          <w:i/>
          <w:iCs/>
          <w:lang w:val="en-US"/>
        </w:rPr>
        <w:t>Environmental Sustainability</w:t>
      </w:r>
    </w:p>
    <w:p w14:paraId="699433AC" w14:textId="5BF70D0D" w:rsidR="00A67FB1" w:rsidRPr="00FE71B7" w:rsidRDefault="00A67FB1" w:rsidP="00A67FB1">
      <w:pPr>
        <w:jc w:val="both"/>
        <w:rPr>
          <w:lang w:val="en-US"/>
        </w:rPr>
      </w:pPr>
      <w:r w:rsidRPr="00FE71B7">
        <w:rPr>
          <w:lang w:val="en-US"/>
        </w:rPr>
        <w:t>As discussed above, AM has the potential to revolutionize supply chains</w:t>
      </w:r>
      <w:r>
        <w:rPr>
          <w:lang w:val="en-US"/>
        </w:rPr>
        <w:t>, especially the transportation phase, thanks to its</w:t>
      </w:r>
      <w:r w:rsidRPr="00FE71B7">
        <w:rPr>
          <w:lang w:val="en-US"/>
        </w:rPr>
        <w:t xml:space="preserve"> on-demand </w:t>
      </w:r>
      <w:r>
        <w:rPr>
          <w:lang w:val="en-US"/>
        </w:rPr>
        <w:t xml:space="preserve">and </w:t>
      </w:r>
      <w:r w:rsidRPr="00FE71B7">
        <w:rPr>
          <w:lang w:val="en-US"/>
        </w:rPr>
        <w:t>decentralized production</w:t>
      </w:r>
      <w:r>
        <w:rPr>
          <w:lang w:val="en-US"/>
        </w:rPr>
        <w:t>.</w:t>
      </w:r>
      <w:r w:rsidRPr="00FE71B7">
        <w:rPr>
          <w:lang w:val="en-US"/>
        </w:rPr>
        <w:t xml:space="preserve"> According to</w:t>
      </w:r>
      <w:r>
        <w:rPr>
          <w:lang w:val="en-US"/>
        </w:rPr>
        <w:t xml:space="preserve"> </w:t>
      </w:r>
      <w:r w:rsidRPr="002A0E30">
        <w:rPr>
          <w:noProof/>
          <w:lang w:val="en-US"/>
        </w:rPr>
        <w:t>Calignano and Mercurio</w:t>
      </w:r>
      <w:r>
        <w:rPr>
          <w:lang w:val="en-US"/>
        </w:rPr>
        <w:t xml:space="preserve"> </w:t>
      </w:r>
      <w:r>
        <w:rPr>
          <w:lang w:val="en-US"/>
        </w:rPr>
        <w:fldChar w:fldCharType="begin" w:fldLock="1"/>
      </w:r>
      <w:r>
        <w:rPr>
          <w:lang w:val="en-US"/>
        </w:rPr>
        <w:instrText>ADDIN CSL_CITATION {"citationItems":[{"id":"ITEM-1","itemData":{"DOI":"10.1016/j.clscn.2023.100103","abstract":"The paper provides an overview of the impact of the integration of additive manufacturing (AM) within the supply chain, the correlation with the reshoring phenomenon, and its effect on environmental sustainability. Implementing AM technologies simplifies the traditional supply chain and significantly reduces costs related to transport and warehousing. Furthermore, it allows for a considerably reduced production of waste. However, the high price of machinery and the lack of current knowledge prevent it from spreading widely.","author":[{"dropping-particle":"","family":"Calignano","given":"F.","non-dropping-particle":"","parse-names":false,"suffix":""},{"dropping-particle":"","family":"Mercurio","given":"V.","non-dropping-particle":"","parse-names":false,"suffix":""}],"container-title":"Cleaner Logistics and Supply Chain","id":"ITEM-1","issued":{"date-parts":[["2023"]]},"title":"An overview of the impact of additive manufacturing on supply chain, reshoring, and sustainability","type":"article-journal","volume":"7"},"suppress-author":1,"uris":["http://www.mendeley.com/documents/?uuid=596eef0a-0876-3e75-81e0-6cd8fd7a90a4"]}],"mendeley":{"formattedCitation":"(2023)","plainTextFormattedCitation":"(2023)","previouslyFormattedCitation":"(2023)"},"properties":{"noteIndex":0},"schema":"https://github.com/citation-style-language/schema/raw/master/csl-citation.json"}</w:instrText>
      </w:r>
      <w:r>
        <w:rPr>
          <w:lang w:val="en-US"/>
        </w:rPr>
        <w:fldChar w:fldCharType="separate"/>
      </w:r>
      <w:r w:rsidRPr="006F7BE9">
        <w:rPr>
          <w:noProof/>
          <w:lang w:val="en-US"/>
        </w:rPr>
        <w:t>(2023</w:t>
      </w:r>
      <w:r>
        <w:rPr>
          <w:noProof/>
          <w:color w:val="FF0000"/>
          <w:lang w:val="en-US"/>
        </w:rPr>
        <w:t>, p.4</w:t>
      </w:r>
      <w:r w:rsidRPr="006F7BE9">
        <w:rPr>
          <w:noProof/>
          <w:lang w:val="en-US"/>
        </w:rPr>
        <w:t>)</w:t>
      </w:r>
      <w:r>
        <w:rPr>
          <w:lang w:val="en-US"/>
        </w:rPr>
        <w:fldChar w:fldCharType="end"/>
      </w:r>
      <w:r w:rsidRPr="00FE71B7">
        <w:rPr>
          <w:lang w:val="en-US"/>
        </w:rPr>
        <w:t xml:space="preserve">, in fact, </w:t>
      </w:r>
      <w:r w:rsidRPr="00FE71B7">
        <w:rPr>
          <w:i/>
          <w:iCs/>
          <w:lang w:val="en-US"/>
        </w:rPr>
        <w:t>“the use of AM … offers the opportunity to have decentralized structures located close to the consumers”</w:t>
      </w:r>
      <w:r w:rsidRPr="00FE71B7">
        <w:rPr>
          <w:lang w:val="en-US"/>
        </w:rPr>
        <w:t xml:space="preserve"> with reduced transportation needs. Hence, AM allows for </w:t>
      </w:r>
      <w:r w:rsidRPr="00FE71B7">
        <w:rPr>
          <w:i/>
          <w:iCs/>
          <w:lang w:val="en-US"/>
        </w:rPr>
        <w:t>“shorter, simpler value chains”</w:t>
      </w:r>
      <w:r w:rsidRPr="00FE71B7">
        <w:rPr>
          <w:lang w:val="en-US"/>
        </w:rPr>
        <w:t xml:space="preserve"> with tremendous benefits </w:t>
      </w:r>
      <w:r w:rsidR="005146D1" w:rsidRPr="005146D1">
        <w:rPr>
          <w:color w:val="FF0000"/>
          <w:lang w:val="en-US"/>
        </w:rPr>
        <w:t>for</w:t>
      </w:r>
      <w:r w:rsidRPr="005146D1">
        <w:rPr>
          <w:color w:val="FF0000"/>
          <w:lang w:val="en-US"/>
        </w:rPr>
        <w:t xml:space="preserve"> </w:t>
      </w:r>
      <w:r w:rsidRPr="00FE71B7">
        <w:rPr>
          <w:lang w:val="en-US"/>
        </w:rPr>
        <w:t xml:space="preserve">sustainability since such decentralized production reduces </w:t>
      </w:r>
      <w:r w:rsidRPr="00FE71B7">
        <w:rPr>
          <w:i/>
          <w:iCs/>
          <w:lang w:val="en-US"/>
        </w:rPr>
        <w:t>“the environmental effect of logistics significantly”</w:t>
      </w:r>
      <w:r w:rsidRPr="00FE71B7">
        <w:rPr>
          <w:lang w:val="en-US"/>
        </w:rPr>
        <w:t xml:space="preserve"> </w:t>
      </w:r>
      <w:r>
        <w:rPr>
          <w:lang w:val="en-US"/>
        </w:rPr>
        <w:fldChar w:fldCharType="begin" w:fldLock="1"/>
      </w:r>
      <w:r>
        <w:rPr>
          <w:lang w:val="en-US"/>
        </w:rPr>
        <w:instrText>ADDIN CSL_CITATION {"citationItems":[{"id":"ITEM-1","itemData":{"DOI":"10.1016/j.aiepr.2021.07.005","abstract":"Additive manufacturing (AM) produces a complex shaped product from its data, layer by layer, with high precision and much less material wastage. As compared to the conventional manufacturing process, there are many positive environmental advantages of additive manufacturing technologies. Most importantly, there is less waste of raw material and the use of new and smart materials. It appears to concentrate on the output of a component on lesser material waste, energy usage, and machine emissions. There is a need to study the environmental sustainability of additive manufacturing technologies and their applications. As more businesses aim to strengthen their eco-footprint, sustainability in AM is gaining momentum. Visionary leaders of the industry are continually challenging their employees to find new ways to reduce waste, improving their workforce's manufacturing environment, and find innovative ways to use new materials to become more sustainable. The growth in value-added components, goods, and services has resulted from these initiatives. This paper discusses the significant benefit of additive manufacturing to create a sustainable production system. Finally, the paper identifies twelve major applications of AM for sustainability. Although additive manufacturing and technological dominance are being established with crucial industries, their sustainability advantages are visible in the current manufacturing scenario. The main goal is to identify the environmental benefits of additive manufacturing technologies over conventional manufacturing. Industries can now decide on suitable technologies to meet environmental goals.","author":[{"dropping-particle":"","family":"Javaid","given":"M.","non-dropping-particle":"","parse-names":false,"suffix":""},{"dropping-particle":"","family":"Haleem","given":"A.","non-dropping-particle":"","parse-names":false,"suffix":""},{"dropping-particle":"","family":"Singh","given":"R.P.","non-dropping-particle":"","parse-names":false,"suffix":""},{"dropping-particle":"","family":"Suman","given":"R.","non-dropping-particle":"","parse-names":false,"suffix":""},{"dropping-particle":"","family":"Rab","given":"S.","non-dropping-particle":"","parse-names":false,"suffix":""}],"container-title":"Advanced Industrial and Engineering Polymer Research","id":"ITEM-1","issue":"4","issued":{"date-parts":[["2021"]]},"page":"312-322","title":"Role of additive manufacturing applications towards environmental sustainability","type":"article-journal","volume":"4"},"uris":["http://www.mendeley.com/documents/?uuid=fe9a2b24-b3e8-33c9-b34f-3f5ccbb3cb7b"]}],"mendeley":{"formattedCitation":"(Javaid &lt;i&gt;et al.&lt;/i&gt;, 2021)","plainTextFormattedCitation":"(Javaid et al., 2021)","previouslyFormattedCitation":"(Javaid &lt;i&gt;et al.&lt;/i&gt;, 2021)"},"properties":{"noteIndex":0},"schema":"https://github.com/citation-style-language/schema/raw/master/csl-citation.json"}</w:instrText>
      </w:r>
      <w:r>
        <w:rPr>
          <w:lang w:val="en-US"/>
        </w:rPr>
        <w:fldChar w:fldCharType="separate"/>
      </w:r>
      <w:r w:rsidRPr="007C2C48">
        <w:rPr>
          <w:noProof/>
          <w:lang w:val="en-US"/>
        </w:rPr>
        <w:t xml:space="preserve">(Javaid </w:t>
      </w:r>
      <w:r w:rsidRPr="007C2C48">
        <w:rPr>
          <w:i/>
          <w:noProof/>
          <w:lang w:val="en-US"/>
        </w:rPr>
        <w:t>et al.</w:t>
      </w:r>
      <w:r w:rsidRPr="007C2C48">
        <w:rPr>
          <w:noProof/>
          <w:lang w:val="en-US"/>
        </w:rPr>
        <w:t>, 2021</w:t>
      </w:r>
      <w:r>
        <w:rPr>
          <w:noProof/>
          <w:color w:val="FF0000"/>
          <w:lang w:val="en-US"/>
        </w:rPr>
        <w:t>, p.320</w:t>
      </w:r>
      <w:r w:rsidRPr="007C2C48">
        <w:rPr>
          <w:noProof/>
          <w:lang w:val="en-US"/>
        </w:rPr>
        <w:t>)</w:t>
      </w:r>
      <w:r>
        <w:rPr>
          <w:lang w:val="en-US"/>
        </w:rPr>
        <w:fldChar w:fldCharType="end"/>
      </w:r>
      <w:r w:rsidRPr="00FE71B7">
        <w:rPr>
          <w:lang w:val="en-US"/>
        </w:rPr>
        <w:t>.</w:t>
      </w:r>
    </w:p>
    <w:p w14:paraId="758F4511" w14:textId="77777777" w:rsidR="00A67FB1" w:rsidRPr="00FE71B7" w:rsidRDefault="00A67FB1" w:rsidP="00A67FB1">
      <w:pPr>
        <w:jc w:val="both"/>
        <w:rPr>
          <w:lang w:val="en-US"/>
        </w:rPr>
      </w:pPr>
      <w:r w:rsidRPr="00FE71B7">
        <w:rPr>
          <w:lang w:val="en-US"/>
        </w:rPr>
        <w:t>In conclusion, we can derive the following proposition:</w:t>
      </w:r>
    </w:p>
    <w:p w14:paraId="1459997C" w14:textId="77777777" w:rsidR="00A67FB1" w:rsidRPr="0027426B" w:rsidRDefault="00A67FB1" w:rsidP="00A67FB1">
      <w:pPr>
        <w:jc w:val="both"/>
        <w:rPr>
          <w:lang w:val="en-US"/>
        </w:rPr>
      </w:pPr>
      <w:r w:rsidRPr="00FE71B7">
        <w:rPr>
          <w:b/>
          <w:bCs/>
          <w:i/>
          <w:iCs/>
          <w:lang w:val="en-US"/>
        </w:rPr>
        <w:lastRenderedPageBreak/>
        <w:t xml:space="preserve">Proposition </w:t>
      </w:r>
      <w:r>
        <w:rPr>
          <w:b/>
          <w:bCs/>
          <w:i/>
          <w:iCs/>
          <w:lang w:val="en-US"/>
        </w:rPr>
        <w:t>O4</w:t>
      </w:r>
      <w:r w:rsidRPr="00FE71B7">
        <w:rPr>
          <w:lang w:val="en-US"/>
        </w:rPr>
        <w:t>: The possibility provided by AM to produce parts close to the point of use reduces the environmental footprint of the supply chain since shorter transportation routes are required.</w:t>
      </w:r>
    </w:p>
    <w:p w14:paraId="4C61EAB6" w14:textId="77777777" w:rsidR="00A67FB1" w:rsidRPr="00632D39" w:rsidRDefault="00A67FB1" w:rsidP="00A67FB1">
      <w:pPr>
        <w:jc w:val="both"/>
        <w:rPr>
          <w:b/>
          <w:bCs/>
          <w:i/>
          <w:iCs/>
          <w:lang w:val="en-US"/>
        </w:rPr>
      </w:pPr>
      <w:r w:rsidRPr="00F22DD9">
        <w:rPr>
          <w:b/>
          <w:bCs/>
          <w:i/>
          <w:iCs/>
          <w:lang w:val="en-US"/>
        </w:rPr>
        <w:t xml:space="preserve">Reduced Need </w:t>
      </w:r>
      <w:r>
        <w:rPr>
          <w:b/>
          <w:bCs/>
          <w:i/>
          <w:iCs/>
          <w:lang w:val="en-US"/>
        </w:rPr>
        <w:t>for</w:t>
      </w:r>
      <w:r w:rsidRPr="00F22DD9">
        <w:rPr>
          <w:b/>
          <w:bCs/>
          <w:i/>
          <w:iCs/>
          <w:lang w:val="en-US"/>
        </w:rPr>
        <w:t xml:space="preserve"> Employees</w:t>
      </w:r>
    </w:p>
    <w:p w14:paraId="63761897" w14:textId="0D80B9EA" w:rsidR="00A67FB1" w:rsidRPr="005146D1" w:rsidRDefault="00A67FB1" w:rsidP="00A67FB1">
      <w:pPr>
        <w:jc w:val="both"/>
        <w:rPr>
          <w:lang w:val="en-US"/>
        </w:rPr>
      </w:pPr>
      <w:r w:rsidRPr="00632D39">
        <w:rPr>
          <w:lang w:val="en-US"/>
        </w:rPr>
        <w:t xml:space="preserve">As </w:t>
      </w:r>
      <w:r w:rsidR="005146D1" w:rsidRPr="005146D1">
        <w:rPr>
          <w:color w:val="FF0000"/>
          <w:lang w:val="en-US"/>
        </w:rPr>
        <w:t>previously</w:t>
      </w:r>
      <w:r w:rsidRPr="005146D1">
        <w:rPr>
          <w:color w:val="FF0000"/>
          <w:lang w:val="en-US"/>
        </w:rPr>
        <w:t xml:space="preserve"> </w:t>
      </w:r>
      <w:r w:rsidRPr="00632D39">
        <w:rPr>
          <w:lang w:val="en-US"/>
        </w:rPr>
        <w:t>discussed, AM is a digital and automated manufacturing technology</w:t>
      </w:r>
      <w:r>
        <w:rPr>
          <w:lang w:val="en-US"/>
        </w:rPr>
        <w:t xml:space="preserve"> whose adoption</w:t>
      </w:r>
      <w:r w:rsidRPr="00632D39">
        <w:rPr>
          <w:lang w:val="en-US"/>
        </w:rPr>
        <w:t xml:space="preserve"> has implications in terms of employability</w:t>
      </w:r>
      <w:r>
        <w:rPr>
          <w:lang w:val="en-US"/>
        </w:rPr>
        <w:t xml:space="preserve"> since such</w:t>
      </w:r>
      <w:r w:rsidRPr="00632D39">
        <w:rPr>
          <w:lang w:val="en-US"/>
        </w:rPr>
        <w:t xml:space="preserve"> automation </w:t>
      </w:r>
      <w:r>
        <w:rPr>
          <w:lang w:val="en-US"/>
        </w:rPr>
        <w:t>reduces</w:t>
      </w:r>
      <w:r w:rsidRPr="00632D39">
        <w:rPr>
          <w:lang w:val="en-US"/>
        </w:rPr>
        <w:t xml:space="preserve"> the need </w:t>
      </w:r>
      <w:r w:rsidRPr="00181766">
        <w:rPr>
          <w:color w:val="FF0000"/>
          <w:lang w:val="en-US"/>
        </w:rPr>
        <w:t xml:space="preserve">for </w:t>
      </w:r>
      <w:r w:rsidRPr="00632D39">
        <w:rPr>
          <w:lang w:val="en-US"/>
        </w:rPr>
        <w:t xml:space="preserve">employees. </w:t>
      </w:r>
      <w:r>
        <w:rPr>
          <w:lang w:val="en-US"/>
        </w:rPr>
        <w:t xml:space="preserve">Indeed, </w:t>
      </w:r>
      <w:r w:rsidRPr="005146D1">
        <w:rPr>
          <w:color w:val="FF0000"/>
          <w:lang w:val="en-US"/>
        </w:rPr>
        <w:t>contrar</w:t>
      </w:r>
      <w:r w:rsidR="005146D1" w:rsidRPr="005146D1">
        <w:rPr>
          <w:color w:val="FF0000"/>
          <w:lang w:val="en-US"/>
        </w:rPr>
        <w:t>y</w:t>
      </w:r>
      <w:r w:rsidRPr="005146D1">
        <w:rPr>
          <w:color w:val="FF0000"/>
          <w:lang w:val="en-US"/>
        </w:rPr>
        <w:t xml:space="preserve"> </w:t>
      </w:r>
      <w:r>
        <w:rPr>
          <w:lang w:val="en-US"/>
        </w:rPr>
        <w:t>to most CM technologies, w</w:t>
      </w:r>
      <w:r w:rsidRPr="00632D39">
        <w:rPr>
          <w:lang w:val="en-US"/>
        </w:rPr>
        <w:t>ith AM</w:t>
      </w:r>
      <w:r w:rsidR="005146D1">
        <w:rPr>
          <w:lang w:val="en-US"/>
        </w:rPr>
        <w:t>,</w:t>
      </w:r>
      <w:r>
        <w:rPr>
          <w:lang w:val="en-US"/>
        </w:rPr>
        <w:t xml:space="preserve"> </w:t>
      </w:r>
      <w:r w:rsidRPr="00632D39">
        <w:rPr>
          <w:lang w:val="en-US"/>
        </w:rPr>
        <w:t>one operator can operate more than one AM machine</w:t>
      </w:r>
      <w:r>
        <w:rPr>
          <w:lang w:val="en-US"/>
        </w:rPr>
        <w:t xml:space="preserve"> </w:t>
      </w:r>
      <w:r w:rsidR="005146D1" w:rsidRPr="005146D1">
        <w:rPr>
          <w:color w:val="FF0000"/>
          <w:lang w:val="en-US"/>
        </w:rPr>
        <w:t>at a</w:t>
      </w:r>
      <w:r w:rsidRPr="00632D39">
        <w:rPr>
          <w:lang w:val="en-US"/>
        </w:rPr>
        <w:t xml:space="preserve"> time</w:t>
      </w:r>
      <w:r>
        <w:rPr>
          <w:lang w:val="en-US"/>
        </w:rPr>
        <w:t xml:space="preserve"> </w:t>
      </w:r>
      <w:r>
        <w:rPr>
          <w:lang w:val="en-US"/>
        </w:rPr>
        <w:fldChar w:fldCharType="begin" w:fldLock="1"/>
      </w:r>
      <w:r>
        <w:rPr>
          <w:lang w:val="en-US"/>
        </w:rPr>
        <w:instrText>ADDIN CSL_CITATION {"citationItems":[{"id":"ITEM-1","itemData":{"DOI":"10.1007/s00170-012-4558-5","abstract":"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 2012 Springer-Verlag London.","author":[{"dropping-particle":"","family":"Huang","given":"S.H.","non-dropping-particle":"","parse-names":false,"suffix":""},{"dropping-particle":"","family":"Liu","given":"P.","non-dropping-particle":"","parse-names":false,"suffix":""},{"dropping-particle":"","family":"Mokasdar","given":"A.","non-dropping-particle":"","parse-names":false,"suffix":""},{"dropping-particle":"","family":"Hou","given":"L.","non-dropping-particle":"","parse-names":false,"suffix":""}],"container-title":"International Journal of Advanced Manufacturing Technology","id":"ITEM-1","issue":"5-8","issued":{"date-parts":[["2013"]]},"page":"1191-1203","title":"Additive manufacturing and its societal impact: A literature review","type":"article-journal","volume":"67"},"uris":["http://www.mendeley.com/documents/?uuid=406abdc4-0e27-3066-a453-8cf82b652756"]},{"id":"ITEM-2","itemData":{"DOI":"10.1016/j.aime.2022.100110","abstract":"Additive Manufacturing (AM) is one of the key technologies of Industry 4.0, offering unique advantages and capabilities. The interest in AM has been steadily increasing, leading to its rapid recent growth and improvement in all its aspects. However, its wider adoption is hindered by various barriers, the most important of which are the relatively high initial investment cost, part quality issues, limited material choices, and lack of expertise. The research community, AM machine developers, and larger enterprises are continuously contributing to the improvement of the first three factors. Nonetheless, the same cannot be stated for the barrier of limited expertise, leading the industrial sector to a perpetual lack of knowledge and, therefore, reluctance for a potential AM uptake. This study is addressing the need of the industrial sector for structured and organized expertise training for the fruitful exploitation of AM, paving the road for its wider application. The guidelines for an industrial-oriented AM training curriculum are set through the development of an AM training framework. The different AM thematic areas are classified into educational modules, which are separately analyzed, considering the participants’ active role and hands-on practice. The proposed step-by-step approach builds up from introductory to more advanced concepts, ensuring flexibility and simultaneously encompassing</w:instrText>
      </w:r>
      <w:r w:rsidRPr="00BA7C2A">
        <w:rPr>
          <w:lang w:val="fr-FR"/>
        </w:rPr>
        <w:instrText xml:space="preserve"> the needs of all industrial stakeholders (engineers, designers, managers, operators). Additionally, strategies corroborating the accessibility of the proposed framework are discussed, as well as dissemination policies and tools to facilitate its industrial endorsement.","author":[{"dropping-particle":"","family":"Stavropoulos","given":"P.","non-dropping-particle":"","parse-names":false,"suffix":""},{"dropping-particle":"","family":"Foteinopoulos","given":"P.","non-dropping-particle":"","parse-names":false,"suffix":""},{"dropping-particle":"","family":"Stavridis","given":"J.","non-dropping-particle":"","parse-names":false,"suffix":""},{"dropping-particle":"","family":"Bikas","given":"H.","non-dropping-particle":"","parse-names":false,"suffix":""}],"container-title":"Advances in Industrial and Manufacturing Engineering","id":"ITEM-2","issued":{"date-parts":[["2023"]]},"title":"Increasing the industrial uptake of additive manufacturing processes: A training framework","type":"article-journal","volume":"6"},"uris":["http://www.mendeley.com/documents/?uuid=944950a6-b8f1-314d-af72-c9a652487728"]}],"mendeley":{"formattedCitation":"(Huang &lt;i&gt;et al.&lt;/i&gt;, 2013; Stavropoulos &lt;i&gt;et al.&lt;/i&gt;, 2023)","plainTextFormattedCitation":"(Huang et al., 2013; Stavropoulos et al., 2023)","previouslyFormattedCitation":"(Huang &lt;i&gt;et al.&lt;/i&gt;, 2013; Stavropoulos &lt;i&gt;et al.&lt;/i&gt;, 2023)"},"properties":{"noteIndex":0},"schema":"https://github.com/citation-style-language/schema/raw/master/csl-citation.json"}</w:instrText>
      </w:r>
      <w:r>
        <w:rPr>
          <w:lang w:val="en-US"/>
        </w:rPr>
        <w:fldChar w:fldCharType="separate"/>
      </w:r>
      <w:r w:rsidRPr="00BA7C2A">
        <w:rPr>
          <w:noProof/>
          <w:lang w:val="fr-FR"/>
        </w:rPr>
        <w:t xml:space="preserve">(Huang </w:t>
      </w:r>
      <w:r w:rsidRPr="00BA7C2A">
        <w:rPr>
          <w:i/>
          <w:noProof/>
          <w:lang w:val="fr-FR"/>
        </w:rPr>
        <w:t>et al.</w:t>
      </w:r>
      <w:r w:rsidRPr="00BA7C2A">
        <w:rPr>
          <w:noProof/>
          <w:lang w:val="fr-FR"/>
        </w:rPr>
        <w:t>, 2013)</w:t>
      </w:r>
      <w:r>
        <w:rPr>
          <w:lang w:val="en-US"/>
        </w:rPr>
        <w:fldChar w:fldCharType="end"/>
      </w:r>
      <w:r w:rsidRPr="00BA7C2A">
        <w:rPr>
          <w:lang w:val="fr-FR"/>
        </w:rPr>
        <w:t xml:space="preserve">. </w:t>
      </w:r>
      <w:r w:rsidRPr="00BA7C2A">
        <w:rPr>
          <w:noProof/>
          <w:lang w:val="fr-FR"/>
        </w:rPr>
        <w:t xml:space="preserve">Tuck </w:t>
      </w:r>
      <w:r w:rsidRPr="00BA7C2A">
        <w:rPr>
          <w:i/>
          <w:noProof/>
          <w:color w:val="FF0000"/>
          <w:lang w:val="fr-FR"/>
        </w:rPr>
        <w:t>et al.</w:t>
      </w:r>
      <w:r w:rsidRPr="00BA7C2A">
        <w:rPr>
          <w:color w:val="FF0000"/>
          <w:lang w:val="fr-FR"/>
        </w:rPr>
        <w:t xml:space="preserve"> </w:t>
      </w:r>
      <w:r>
        <w:rPr>
          <w:lang w:val="en-US"/>
        </w:rPr>
        <w:fldChar w:fldCharType="begin" w:fldLock="1"/>
      </w:r>
      <w:r w:rsidRPr="00BA7C2A">
        <w:rPr>
          <w:lang w:val="fr-FR"/>
        </w:rPr>
        <w:instrText xml:space="preserve">ADDIN CSL_CITATION {"citationItems":[{"id":"ITEM-1","itemData":{"DOI":"10.1504/IJSOM.2007.011459","abstract":"This paper demonstrates the use of Rapid Manufacturing (RM) as the enabling technology for flexible manufacturing in a number of industrial sectors. This paper discusses the evolution of Rapid Prototyping (RP) to RM and the current issues that require further research for the successful integration of this technology within manufacturing companies. The use of RM will have particular impact on supply chain </w:instrText>
      </w:r>
      <w:r w:rsidRPr="005146D1">
        <w:rPr>
          <w:lang w:val="en-US"/>
        </w:rPr>
        <w:instrText>management paradigms such as lean and agile and has particular strategic fit with mass customisation. The effect of RM will have on these paradigms is discussed and confirmed with example cases from automotive production, motor sport and medical devices industries. In conclusion, RM has already been shown in the three cases to offer benefits, particularly where fast reconfiguration of the manufacturing process is required and with the production of customised components. Copyright © 2007 Inderscience Enterprises Ltd.","author":[{"dropping-particle":"","family":"Tuck","given":"C.","non-dropping-particle":"","parse-names":false,"suffix":""},{"dropping-particle":"","family":"Hague","given":"R.","non-dropping-particle":"","parse-names":false,"suffix":""},{"dropping-particle":"","family":"Burns","given":"N.","non-dropping-particle":"","parse-names":false,"suffix":""}],"container-title":"International Journal of Services and Operations Management","id":"ITEM-1","issue":"1","issued":{"date-parts":[["2007"]]},"page":"1-22","title":"Rapid manufacturing: Impact on supply chain methodologies and practice","type":"article-journal","volume":"3"},"suppress-author":1,"uris":["http://www.mendeley.com/documents/?uuid=55e65838-5a42-3b7c-96cc-44b057d92a7b"]}],"mendeley":{"formattedCitation":"(2007)","plainTextFormattedCitation":"(2007)","previouslyFormattedCitation":"(2007)"},"properties":{"noteIndex":0},"schema":"https://github.com/citation-style-language/schema/raw/master/csl-citation.json"}</w:instrText>
      </w:r>
      <w:r>
        <w:rPr>
          <w:lang w:val="en-US"/>
        </w:rPr>
        <w:fldChar w:fldCharType="separate"/>
      </w:r>
      <w:r w:rsidRPr="005146D1">
        <w:rPr>
          <w:noProof/>
          <w:lang w:val="en-US"/>
        </w:rPr>
        <w:t>(2007)</w:t>
      </w:r>
      <w:r>
        <w:rPr>
          <w:lang w:val="en-US"/>
        </w:rPr>
        <w:fldChar w:fldCharType="end"/>
      </w:r>
      <w:r w:rsidRPr="005146D1">
        <w:rPr>
          <w:lang w:val="en-US"/>
        </w:rPr>
        <w:t xml:space="preserve"> reported an example of this reduced need </w:t>
      </w:r>
      <w:r w:rsidR="005146D1" w:rsidRPr="005146D1">
        <w:rPr>
          <w:color w:val="FF0000"/>
          <w:lang w:val="en-US"/>
        </w:rPr>
        <w:t>for</w:t>
      </w:r>
      <w:r w:rsidRPr="005146D1">
        <w:rPr>
          <w:color w:val="FF0000"/>
          <w:lang w:val="en-US"/>
        </w:rPr>
        <w:t xml:space="preserve"> </w:t>
      </w:r>
      <w:r w:rsidRPr="005146D1">
        <w:rPr>
          <w:lang w:val="en-US"/>
        </w:rPr>
        <w:t>employees, showing that the hearing aid industry benefits from AM adoption for, among other things, reduced labor needs.</w:t>
      </w:r>
    </w:p>
    <w:p w14:paraId="449A35D7" w14:textId="77777777" w:rsidR="00A67FB1" w:rsidRPr="002C7308" w:rsidRDefault="00A67FB1" w:rsidP="00A67FB1">
      <w:pPr>
        <w:jc w:val="both"/>
        <w:rPr>
          <w:lang w:val="en-US"/>
        </w:rPr>
      </w:pPr>
      <w:r w:rsidRPr="002C7308">
        <w:rPr>
          <w:lang w:val="en-US"/>
        </w:rPr>
        <w:t>In conclusion, we can derive the following proposition:</w:t>
      </w:r>
    </w:p>
    <w:p w14:paraId="6B1062E7" w14:textId="77777777" w:rsidR="00A67FB1" w:rsidRPr="00632D39" w:rsidRDefault="00A67FB1" w:rsidP="00A67FB1">
      <w:pPr>
        <w:jc w:val="both"/>
        <w:rPr>
          <w:lang w:val="en-US"/>
        </w:rPr>
      </w:pPr>
      <w:r w:rsidRPr="00632D39">
        <w:rPr>
          <w:b/>
          <w:bCs/>
          <w:i/>
          <w:iCs/>
          <w:lang w:val="en-US"/>
        </w:rPr>
        <w:t>Proposition O5</w:t>
      </w:r>
      <w:r w:rsidRPr="00632D39">
        <w:rPr>
          <w:lang w:val="en-US"/>
        </w:rPr>
        <w:t>: AM requires less workforce than CM techniques (an operator can operate more than one AM machine)</w:t>
      </w:r>
      <w:r>
        <w:rPr>
          <w:lang w:val="en-US"/>
        </w:rPr>
        <w:t>.</w:t>
      </w:r>
    </w:p>
    <w:p w14:paraId="6EAF2409" w14:textId="77777777" w:rsidR="00A67FB1" w:rsidRDefault="00A67FB1" w:rsidP="00A67FB1">
      <w:pPr>
        <w:jc w:val="both"/>
        <w:rPr>
          <w:b/>
          <w:bCs/>
          <w:i/>
          <w:iCs/>
          <w:lang w:val="en-US"/>
        </w:rPr>
      </w:pPr>
      <w:r w:rsidRPr="00DE3D9B">
        <w:rPr>
          <w:b/>
          <w:bCs/>
          <w:i/>
          <w:iCs/>
          <w:lang w:val="en-US"/>
        </w:rPr>
        <w:t>Customization</w:t>
      </w:r>
    </w:p>
    <w:p w14:paraId="500671AB" w14:textId="2EC92C80" w:rsidR="00A67FB1" w:rsidRPr="00B42E29" w:rsidRDefault="00A67FB1" w:rsidP="00A67FB1">
      <w:pPr>
        <w:jc w:val="both"/>
        <w:rPr>
          <w:lang w:val="en-US"/>
        </w:rPr>
      </w:pPr>
      <w:r w:rsidRPr="00B42E29">
        <w:rPr>
          <w:lang w:val="en-US"/>
        </w:rPr>
        <w:t>As reported by</w:t>
      </w:r>
      <w:r>
        <w:rPr>
          <w:lang w:val="en-US"/>
        </w:rPr>
        <w:t xml:space="preserve"> </w:t>
      </w:r>
      <w:r w:rsidRPr="00C84675">
        <w:rPr>
          <w:noProof/>
          <w:lang w:val="en-US"/>
        </w:rPr>
        <w:t xml:space="preserve">Huang </w:t>
      </w:r>
      <w:r w:rsidRPr="00C84675">
        <w:rPr>
          <w:i/>
          <w:noProof/>
          <w:lang w:val="en-US"/>
        </w:rPr>
        <w:t>et al.</w:t>
      </w:r>
      <w:r>
        <w:rPr>
          <w:lang w:val="en-US"/>
        </w:rPr>
        <w:t xml:space="preserve"> </w:t>
      </w:r>
      <w:r>
        <w:rPr>
          <w:lang w:val="en-US"/>
        </w:rPr>
        <w:fldChar w:fldCharType="begin" w:fldLock="1"/>
      </w:r>
      <w:r>
        <w:rPr>
          <w:lang w:val="en-US"/>
        </w:rPr>
        <w:instrText>ADDIN CSL_CITATION {"citationItems":[{"id":"ITEM-1","itemData":{"DOI":"10.1007/s00170-012-4558-5","abstract":"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 2012 Springer-Verlag London.","author":[{"dropping-particle":"","family":"Huang","given":"S.H.","non-dropping-particle":"","parse-names":false,"suffix":""},{"dropping-particle":"","family":"Liu","given":"P.","non-dropping-particle":"","parse-names":false,"suffix":""},{"dropping-particle":"","family":"Mokasdar","given":"A.","non-dropping-particle":"","parse-names":false,"suffix":""},{"dropping-particle":"","family":"Hou","given":"L.","non-dropping-particle":"","parse-names":false,"suffix":""}],"container-title":"International Journal of Advanced Manufacturing Technology","id":"ITEM-1","issue":"5-8","issued":{"date-parts":[["2013"]]},"page":"1191-1203","title":"Additive manufacturing and its societal impact: A literature review","type":"article-journal","volume":"67"},"suppress-author":1,"uris":["http://www.mendeley.com/documents/?uuid=406abdc4-0e27-3066-a453-8cf82b652756"]}],"mendeley":{"formattedCitation":"(2013)","plainTextFormattedCitation":"(2013)","previouslyFormattedCitation":"(2013)"},"properties":{"noteIndex":0},"schema":"https://github.com/citation-style-language/schema/raw/master/csl-citation.json"}</w:instrText>
      </w:r>
      <w:r>
        <w:rPr>
          <w:lang w:val="en-US"/>
        </w:rPr>
        <w:fldChar w:fldCharType="separate"/>
      </w:r>
      <w:r w:rsidRPr="006F7BE9">
        <w:rPr>
          <w:noProof/>
          <w:lang w:val="en-US"/>
        </w:rPr>
        <w:t>(2013</w:t>
      </w:r>
      <w:r>
        <w:rPr>
          <w:noProof/>
          <w:color w:val="FF0000"/>
          <w:lang w:val="en-US"/>
        </w:rPr>
        <w:t>, p.1191</w:t>
      </w:r>
      <w:r w:rsidRPr="006F7BE9">
        <w:rPr>
          <w:noProof/>
          <w:lang w:val="en-US"/>
        </w:rPr>
        <w:t>)</w:t>
      </w:r>
      <w:r>
        <w:rPr>
          <w:lang w:val="en-US"/>
        </w:rPr>
        <w:fldChar w:fldCharType="end"/>
      </w:r>
      <w:r w:rsidRPr="00B42E29">
        <w:rPr>
          <w:lang w:val="en-US"/>
        </w:rPr>
        <w:t xml:space="preserve">, </w:t>
      </w:r>
      <w:r w:rsidR="005146D1" w:rsidRPr="005146D1">
        <w:rPr>
          <w:color w:val="FF0000"/>
          <w:lang w:val="en-US"/>
        </w:rPr>
        <w:t xml:space="preserve">an </w:t>
      </w:r>
      <w:r w:rsidRPr="00B42E29">
        <w:rPr>
          <w:i/>
          <w:iCs/>
          <w:lang w:val="en-US"/>
        </w:rPr>
        <w:t>“abundance of evidences were found to support the promises of additive manufacturing in … customized healthcare products to improve population health and quality of life”</w:t>
      </w:r>
      <w:r w:rsidRPr="00B42E29">
        <w:rPr>
          <w:lang w:val="en-US"/>
        </w:rPr>
        <w:t xml:space="preserve">. </w:t>
      </w:r>
      <w:r>
        <w:rPr>
          <w:lang w:val="en-US"/>
        </w:rPr>
        <w:t xml:space="preserve">Indeed, </w:t>
      </w:r>
      <w:r w:rsidRPr="005146D1">
        <w:rPr>
          <w:color w:val="FF0000"/>
          <w:lang w:val="en-US"/>
        </w:rPr>
        <w:t xml:space="preserve">contrary </w:t>
      </w:r>
      <w:r w:rsidRPr="00B42E29">
        <w:rPr>
          <w:lang w:val="en-US"/>
        </w:rPr>
        <w:t xml:space="preserve">to CM technologies, AM, producing parts layer-by-layer, enables production flexibility and design freedom </w:t>
      </w:r>
      <w:r>
        <w:rPr>
          <w:lang w:val="en-US"/>
        </w:rPr>
        <w:fldChar w:fldCharType="begin" w:fldLock="1"/>
      </w:r>
      <w:r>
        <w:rPr>
          <w:lang w:val="en-US"/>
        </w:rPr>
        <w:instrText>ADDIN CSL_CITATION {"citationItems":[{"id":"ITEM-1","itemData":{"DOI":"10.1504/IJISM.2022.124438","abstract":"The vulnerability of supply chains is more evident during crises. Recently, the COVID-19 pandemic, container ship blockades, and marine traffic jams in the Suez Canal have caused severe supply disruptions. Additive manufacturing (AM) often referred to as 3D printing, at demand sites, can solve supply disruptions. This study investigates how AM in different configurations affects supply availability. To this end, we simulate a healthcare supply chain. The simulation considers daily business demand and operational and disruptive supply risks. We measure demand, orders, stock levels, and availability indicators and compare them across supply configurations. The simulation allows identifying the most effective resilience configuration related to the cost-per-availability ratio. Overall, simulations support using AM as a risk-mitigation strategy.","author":[{"dropping-particle":"","family":"Meyer","given":"M.M.","non-dropping-particle":"","parse-names":false,"suffix":""},{"dropping-particle":"","family":"Glas","given":"A.H.","non-dropping-particle":"","parse-names":false,"suffix":""},{"dropping-particle":"","family":"Eßig","given":"M.","non-dropping-particle":"","parse-names":false,"suffix":""}],"container-title":"International Journal of Integrated Supply Management","id":"ITEM-1","issue":"3","issued":{"date-parts":[["2022"]]},"page":"304-328","title":"Using additive manufacturing in supply chains: a simulation-based analysis of supply resilience","type":"article-journal","volume":"15"},"uris":["http://www.mendeley.com/documents/?uuid=96836629-a5a9-3f18-84fd-19a5422d7695"]},{"id":"ITEM-2","itemData":{"DOI":"10.1007/s12008-022-00956-4","abstract":"Additive Manufacturing (AM) technology enables the production of personalized goods at reduced development costs, shorter lead times, lower energy consumption during manufacturing, and decreased material waste. AM will be consolidated as a leading technology in numerous sectors in the near future due to the maturity of the technology, the wide range of possibilities afforded by 3D printing, and the institutional push. One of the most important aspects of Industry 4.0 is 3D printing. It may be used to fabricate complicated parts and allows companies to cut inventory, develop on-demand items, create smaller localized manufacturing conditions, and even shorten supply chains. AM is expected to increase rapidly in the future because of its above stated remarkable “performance record.“ According to a report published the AM market is predicted to produce US$2 trillion worth of components and end products by year 2030. Hence integration of smart technology and production systems or indirectly one can say that AM is promoting Industry 4.0 and it plays a pivotal role in solving some of the 4th industrial revolution’s most important needs. AM is a future paradigm for futuristic production systems, and Industry 4.0 will leverage its potential to reach essential goals. AM will be found now days in a variety of industrial applications including aerospace and health care to consumer goods. This review article discusses about brief AM technology, history, its industrial applications, challenges, and future prospective. Finally, case studies using AM has been considered.","author":[{"dropping-particle":"","family":"Prashar","given":"G.","non-dropping-particle":"","parse-names":false,"suffix":""},{"dropping-particle":"","family":"Vasudev","given":"H.","non-dropping-particle":"","parse-names":false,"suffix":""},{"dropping-particle":"","family":"Bhuddhi","given":"D.","non-dropping-particle":"","parse-names":false,"suffix":""}],"container-title":"International Journal on Interactive Design and Manufacturing","id":"ITEM-2","issued":{"date-parts":[["2022"]]},"title":"Additive manufacturing: expanding 3D printing horizon in industry 4.0","type":"article-journal"},"uris":["http://www.mendeley.com/documents/?uuid=bca858e6-628b-3d4b-8fbf-9c27b155f28d"]},{"id":"ITEM-3","itemData":{"DOI":"10.1016/j.jmsy.2020.10.009","abstract":"During the current Pandemic, seven and a half million flights worldwide were canceled which disrupted the supply chain of all types of goods such as, personal protective gears, medical health devices, raw materials, food, and other essential equipments. The demand for health and medical related goods increased during this period globally, while the production using classical manufacturing techniques were effected because of the lockdowns and disruption in the transporation system. This created the need of geo scattered, small, and rapid manufacturing units along with a smart computer aided design (CAD) facility. The availability of 3D printing technologies and open source CAD design made it possible to overcome this need. In this article, we present an extensive review on the utilization of 3D printing technology in the days of pandamic. We observe that 3D printing together with smart CAD design show promise to overcome the disruption caused by the lockdown of classical manufacturing units specially for medical and testing equipment, and protective gears. We observe that there are several short communications, commentaries, correspondences, editorials and mini reviews compiled and published; however, a systematic state-of-the-art review is required to identify the significance of 3D printing, design for additive manufacturing (AM), and digital supply chain for handling emergency situations and in the post-COVID era. We present a review of various benefits of 3DP particularly in emergency situations such as a pandemic. Furthermore, some relevant iterative design and 3DP case studies are discussed systematically. Finally, this article highlights the areas that can help to control the emergency situation such as a pandemic, and critically discusses the research gaps that need further research in order to exploit the full potential of 3DP in pandemic and post-pandemic future era.","author":[{"dropping-particle":"","family":"Nazir","given":"A.","non-dropping-particle":"","parse-names":false,"suffix":""},{"dropping-particle":"","family":"Azhar","given":"A.","non-dropping-particle":"","parse-names":false,"suffix":""},{"dropping-particle":"","family":"Nazir","given":"U.","non-dropping-particle":"","parse-names":false,"suffix":""},{"dropping-particle":"","family":"Liu","given":"Y.-F.","non-dropping-particle":"","parse-names":false,"suffix":""},{"dropping-particle":"","family":"Qureshi","given":"W.S.","non-dropping-particle":"","parse-names":false,"suffix":""},{"dropping-particle":"","family":"Chen","given":"J.-E.","non-dropping-particle":"","parse-names":false,"suffix":""},{"dropping-particle":"","family":"Alanazi","given":"E.","non-dropping-particle":"","parse-names":false,"suffix":""}],"container-title":"Journal of Manufacturing Systems","id":"ITEM-3","issued":{"date-parts":[["2021"]]},"page":"774-786","title":"The rise of 3D Printing entangled with smart computer aided design during COVID-19 era","type":"article-journal","volume":"60"},"uris":["http://www.mendeley.com/documents/?uuid=e25a017a-240a-3344-a7f4-ce6eacb30d76"]},{"id":"ITEM-4","itemData":{"DOI":"10.3390/APP10124135","abstract":"The eruption of the severe acute respiratory syndrome coronavirus 2 (SARS-CoV-2) (corona virus disease, COVID-19) in Wuhan, China, and its global spread has led to an exponentially growing number of infected patients, currently exceeding over 6.6 million and over 390,000 deaths as of the 5th of June 2020. In this pandemic situation, health systems have been put under stress, and the demand for personal protective equipment (PPE) exceeded the delivery capabilities of suppliers. To address this issue, 3D printing was identified as a possible solution to quickly produce PPE items such as face shields, mask straps, masks, valves, and ear savers. Around the world, companies, universities, research institutions, and private individuals/hobbyists stepped into the void, using their 3D printers to support hospitals, doctors, nursing homes, and even refugee camps by providing them with PPE. In Germany, the makervsvirus movement took up the challenge and connected thousands of end users, makers, companies, and logistic providers for the production and supply of face shields, protective masks, and ear savers. The Karlsruhe Institute of Technology (KIT) also joined the makervsvirus movement and used its facilities to print headbands for face shield assemblies and ear savers. Within this paper, the challenges and lessons learned from the quick ramp up of a research laboratory to a production site for medium-sized batches of PPE, the limitations in material supply, selection criteria for suitable models, quality measures, and future prospects are reported and conclusions drawn.","author":[{"dropping-particle":"","family":"Mueller","given":"T.","non-dropping-particle":"","parse-names":false,"suffix":""},{"dropping-particle":"","family":"Elkaseer","given":"A.","non-dropping-particle":"","parse-names":false,"suffix":""},{"dropping-particle":"","family":"Charles","given":"A.","non-dropping-particle":"","parse-names":false,"suffix":""},{"dropping-particle":"","family":"Fauth","given":"J.","non-dropping-particle":"","parse-names":false,"suffix":""},{"dropping-particle":"","family":"Rabsch","given":"D.","non-dropping-particle":"","parse-names":false,"suffix":""},{"dropping-particle":"","family":"Scholz","given":"A.","non-dropping-particle":"","parse-names":false,"suffix":""},{"dropping-particle":"","family":"Marquardt","given":"C.","non-dropping-particle":"","parse-names":false,"suffix":""},{"dropping-particle":"","family":"Nau","given":"K.","non-dropping-particle":"","parse-names":false,"suffix":""},{"dropping-particle":"","family":"Scholz","given":"S.G.","non-dropping-particle":"","parse-names":false,"suffix":""}],"container-title":"Applied Sciences (Switzerland)","id":"ITEM-4","issue":"12","issued":{"date-parts":[["2020"]]},"page":"1-14","title":"Eight weeks later-the unprecedented rise of 3D printing during the COVID-19 pandemic-A case study, lessons learned, and implications on the future of global decentralized manufacturing","type":"article-journal","volume":"10"},"uris":["http://www.mendeley.com/documents/?uuid=01f224e5-d033-3bd5-b798-0cc745813706"]},{"id":"ITEM-5","itemData":{"DOI":"10.1007/s00170-012-4558-5","abstract":"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 2012 Springer-Verlag London.","author":[{"dropping-particle":"","family":"Huang","given":"S.H.","non-dropping-particle":"","parse-names":false,"suffix":""},{"dropping-particle":"","family":"Liu","given":"P.","non-dropping-particle":"","parse-names":false,"suffix":""},{"dropping-particle":"","family":"Mokasdar","given":"A.","non-dropping-particle":"","parse-names":false,"suffix":""},{"dropping-particle":"","family":"Hou","given":"L.","non-dropping-particle":"","parse-names":false,"suffix":""}],"container-title":"International Journal of Advanced Manufacturing Technology","id":"ITEM-5","issue":"5-8","issued":{"date-parts":[["2013"]]},"page":"1191-1203","title":"Additive manufacturing and its societal impact: A literature review","type":"article-journal","volume":"67"},"uris":["http://www.mendeley.com/documents/?uuid=406abdc4-0e27-3066-a453-8cf82b652756"]},{"id":"ITEM-6","itemData":{"DOI":"10.1089/3dp.2020.0258","abstract":"The coronavirus (COVID-19) global pandemic resulted in the breakdown of traditional supply chains responsible for providing essential equipment to hospitals and personal protective equipment (PPE) for health and social care workers. The three-dimensional (3D) printing community has responded to emerging need by recognizing shortages across health care systems and providing innovative solutions in real time, circumventing short-term global supply issues. A systematic review was undertaken to investigate the role of 3D printing in the COVID-19 pandemic in accordance with the Preferred Reporting Items for Systematic Reviews and Meta-Analyses (PRISMA) guidelines using the MEDLINE, EMBASE, and World Health Organization (WHO) COVID-19 databases. Newspaper and internet article sources were identified using the NEXIS media database. All studies and articles on the application of 3D printed solutions during the peak of the COVID-19 pandemic were included. The literature search identified 26 related articles, and 13 studies met inclusion criteria and were suitable for full-text review. One thousand two hundred and one unique digital media articles were identified; after removal of duplicates and screening of headlines for the inclusion and exclusion criteria, 460 articles were suitable for full-text review. The cross-collaboration between the 3D printing community and health care systems has aided in the provision of innovative solutions to combat the COVID-19 crisis. The applications for 3D printing ranged from oxygenation equipment to noninvasive and invasive ventilatory parts and innovative solutions for infection control and quarantine hubs. This review has identified that 3D printing technology has made the biggest contribution to the production of PPE in particular face shields, mirroring the areas of greatest shortage and need. Additive manufacturing has played a pivotal role in aligning disciplines in engineering, science, and medicine for the greater good. We have witnessed the rapid reconfiguration of traditional supply chains to circumvent global shortages, while making advancements in effort to limit the impact of this and future pandemics.","author":[{"dropping-particle":"","family":"Ibrahim","given":"N.","non-dropping-particle":"","parse-names":false,"suffix":""},{"dropping-particle":"","family":"Jovic","given":"T.","non-dropping-particle":"","parse-names":false,"suffix":""},{"dropping-particle":"","family":"Jessop","given":"Z.M.","non-dropping-particle":"","parse-names":false,"suffix":""},{"dropping-particle":"","family":"Whitaker","given":"I.S.","non-dropping-particle":"","parse-names":false,"suffix":""}],"container-title":"3D Printing and Additive Manufacturing","id":"ITEM-6","issue":"3","issued":{"date-parts":[["2021"]]},"page":"201-215","title":"Innovation in a Time of Crisis: A Systematic Review of Three-Dimensional Printing in the COVID-19 Pandemic","type":"article-journal","volume":"8"},"uris":["http://www.mendeley.com/documents/?uuid=79ddc0ad-df40-30cf-bc3b-4c9da591de0c"]}],"mendeley":{"formattedCitation":"(Huang &lt;i&gt;et al.&lt;/i&gt;, 2013; Mueller &lt;i&gt;et al.&lt;/i&gt;, 2020; Ibrahim &lt;i&gt;et al.&lt;/i&gt;, 2021; Nazir &lt;i&gt;et al.&lt;/i&gt;, 2021; Meyer, Glas and Eßig, 2022c; Prashar, Vasudev and Bhuddhi, 2022)","manualFormatting":"(Mueller et al., 2020; Nazir et al., 2021)","plainTextFormattedCitation":"(Huang et al., 2013; Mueller et al., 2020; Ibrahim et al., 2021; Nazir et al., 2021; Meyer, Glas and Eßig, 2022c; Prashar, Vasudev and Bhuddhi, 2022)","previouslyFormattedCitation":"(Huang &lt;i&gt;et al.&lt;/i&gt;, 2013; Mueller &lt;i&gt;et al.&lt;/i&gt;, 2020; Ibrahim &lt;i&gt;et al.&lt;/i&gt;, 2021; Nazir &lt;i&gt;et al.&lt;/i&gt;, 2021; Meyer, Glas and Eßig, 2022c; Prashar, Vasudev and Bhuddhi, 2022)"},"properties":{"noteIndex":0},"schema":"https://github.com/citation-style-language/schema/raw/master/csl-citation.json"}</w:instrText>
      </w:r>
      <w:r>
        <w:rPr>
          <w:lang w:val="en-US"/>
        </w:rPr>
        <w:fldChar w:fldCharType="separate"/>
      </w:r>
      <w:r w:rsidRPr="009C4F67">
        <w:rPr>
          <w:noProof/>
          <w:lang w:val="en-US"/>
        </w:rPr>
        <w:t xml:space="preserve">(Mueller </w:t>
      </w:r>
      <w:r w:rsidRPr="009C4F67">
        <w:rPr>
          <w:i/>
          <w:noProof/>
          <w:lang w:val="en-US"/>
        </w:rPr>
        <w:t>et al.</w:t>
      </w:r>
      <w:r w:rsidRPr="009C4F67">
        <w:rPr>
          <w:noProof/>
          <w:lang w:val="en-US"/>
        </w:rPr>
        <w:t xml:space="preserve">, 2020; Nazir </w:t>
      </w:r>
      <w:r w:rsidRPr="009C4F67">
        <w:rPr>
          <w:i/>
          <w:noProof/>
          <w:lang w:val="en-US"/>
        </w:rPr>
        <w:t>et al.</w:t>
      </w:r>
      <w:r w:rsidRPr="009C4F67">
        <w:rPr>
          <w:noProof/>
          <w:lang w:val="en-US"/>
        </w:rPr>
        <w:t>, 2021)</w:t>
      </w:r>
      <w:r>
        <w:rPr>
          <w:lang w:val="en-US"/>
        </w:rPr>
        <w:fldChar w:fldCharType="end"/>
      </w:r>
      <w:r>
        <w:rPr>
          <w:lang w:val="en-US"/>
        </w:rPr>
        <w:t>. This</w:t>
      </w:r>
      <w:r w:rsidRPr="00B42E29">
        <w:rPr>
          <w:lang w:val="en-US"/>
        </w:rPr>
        <w:t xml:space="preserve"> </w:t>
      </w:r>
      <w:r w:rsidR="005146D1" w:rsidRPr="005146D1">
        <w:rPr>
          <w:color w:val="FF0000"/>
          <w:lang w:val="en-US"/>
        </w:rPr>
        <w:t xml:space="preserve">enables the production of </w:t>
      </w:r>
      <w:r w:rsidRPr="00B42E29">
        <w:rPr>
          <w:lang w:val="en-US"/>
        </w:rPr>
        <w:t xml:space="preserve">customized </w:t>
      </w:r>
      <w:r>
        <w:rPr>
          <w:lang w:val="en-US"/>
        </w:rPr>
        <w:t>parts</w:t>
      </w:r>
      <w:r w:rsidRPr="00B42E29">
        <w:rPr>
          <w:lang w:val="en-US"/>
        </w:rPr>
        <w:t xml:space="preserve"> that </w:t>
      </w:r>
      <w:r w:rsidRPr="00B42E29">
        <w:rPr>
          <w:i/>
          <w:iCs/>
          <w:lang w:val="en-US"/>
        </w:rPr>
        <w:t>“can possess complex features which are difficult to machine using conventional, subtractive methods”</w:t>
      </w:r>
      <w:r w:rsidRPr="00B42E29">
        <w:rPr>
          <w:lang w:val="en-US"/>
        </w:rPr>
        <w:t xml:space="preserve"> </w:t>
      </w:r>
      <w:r>
        <w:rPr>
          <w:lang w:val="en-US"/>
        </w:rPr>
        <w:fldChar w:fldCharType="begin" w:fldLock="1"/>
      </w:r>
      <w:r>
        <w:rPr>
          <w:lang w:val="en-US"/>
        </w:rPr>
        <w:instrText>ADDIN CSL_CITATION {"citationItems":[{"id":"ITEM-1","itemData":{"DOI":"10.1016/j.cirpj.2018.12.001","abstract":"The fabrication of biomedical devices close to hospitals using Additive Manufacturing (AM) technology has been garnering a lot of attention due to the many potential benefits it provides. Unlike biomedical devices fabricated via Traditional Manufacturing (TM), usually available from suppliers out of the immediate region, biomedical implants manufactured through AM enables surgeons to receive more customized, sophisticated, and patient-specific parts on-demand with faster response, lower inventory level, and reduced delivery costs. However, the AM deployment approach which determines how close the manufacturing point is to the hospitals has a huge impact on the supply chain, and influences the amount of these benefits reaped by the patient, hospitals, and also the AM providers. The choice of deployment approach (central, distributed, or hybrid) remains an open question requiring careful investigation due to the relatively high AM machine and personnel costs, as well as uncertainties in the future. This study proposes a Continuous Approximation (CA) model that quantifies the supply chain network cost associated with AM-produced biomedical implants. We present an optimization algorithm that calculates the locations of the AM machines and the hospitals that they serve (otherwise known as the AM facility's influence area), the quantity of raw materials to be kept in inventory at a central raw material warehouse (CRW), and the number of distributed AM facilities to minimize the total network cost and achieve a satisfactory patient satisfaction. We apply the cost model to a real-world case study that focuses on the use of biomedical implants in hospitals in 12 states of southeastern USA. Moreover, to demonstrate the effect of different parameters affecting the optimal decision, a number of different sensitivity analysis have been conducted.","author":[{"dropping-particle":"","family":"Emelogu","given":"A.","non-dropping-particle":"","parse-names":false,"suffix":""},{"dropping-particle":"","family":"Chowdhury","given":"S.","non-dropping-particle":"","parse-names":false,"suffix":""},{"dropping-particle":"","family":"Marufuzzaman","given":"M.","non-dropping-particle":"","parse-names":false,"suffix":""},{"dropping-particle":"","family":"Bian","given":"L.","non-dropping-particle":"","parse-names":false,"suffix":""}],"container-title":"CIRP Journal of Manufacturing Science and Technology","id":"ITEM-1","issued":{"date-parts":[["2019"]]},"page":"17-34","title":"Distributed or centralized? A novel supply chain configuration of additively manufactured biomedical implants for southeastern US States","type":"article-journal","volume":"24"},"uris":["http://www.mendeley.com/documents/?uuid=7182ad0f-7a1b-3e88-9f5d-22f8c29951e0"]}],"mendeley":{"formattedCitation":"(Emelogu &lt;i&gt;et al.&lt;/i&gt;, 2019)","plainTextFormattedCitation":"(Emelogu et al., 2019)","previouslyFormattedCitation":"(Emelogu &lt;i&gt;et al.&lt;/i&gt;, 2019)"},"properties":{"noteIndex":0},"schema":"https://github.com/citation-style-language/schema/raw/master/csl-citation.json"}</w:instrText>
      </w:r>
      <w:r>
        <w:rPr>
          <w:lang w:val="en-US"/>
        </w:rPr>
        <w:fldChar w:fldCharType="separate"/>
      </w:r>
      <w:r w:rsidRPr="00A839CC">
        <w:rPr>
          <w:noProof/>
          <w:lang w:val="en-US"/>
        </w:rPr>
        <w:t xml:space="preserve">(Emelogu </w:t>
      </w:r>
      <w:r w:rsidRPr="00A839CC">
        <w:rPr>
          <w:i/>
          <w:noProof/>
          <w:lang w:val="en-US"/>
        </w:rPr>
        <w:t>et al.</w:t>
      </w:r>
      <w:r w:rsidRPr="00A839CC">
        <w:rPr>
          <w:noProof/>
          <w:lang w:val="en-US"/>
        </w:rPr>
        <w:t>, 2019</w:t>
      </w:r>
      <w:r>
        <w:rPr>
          <w:noProof/>
          <w:color w:val="FF0000"/>
          <w:lang w:val="en-US"/>
        </w:rPr>
        <w:t>, p.2</w:t>
      </w:r>
      <w:r w:rsidRPr="00A839CC">
        <w:rPr>
          <w:noProof/>
          <w:lang w:val="en-US"/>
        </w:rPr>
        <w:t>)</w:t>
      </w:r>
      <w:r>
        <w:rPr>
          <w:lang w:val="en-US"/>
        </w:rPr>
        <w:fldChar w:fldCharType="end"/>
      </w:r>
      <w:r w:rsidRPr="00B42E29">
        <w:rPr>
          <w:lang w:val="en-US"/>
        </w:rPr>
        <w:t>. Th</w:t>
      </w:r>
      <w:r>
        <w:rPr>
          <w:lang w:val="en-US"/>
        </w:rPr>
        <w:t xml:space="preserve">is is </w:t>
      </w:r>
      <w:r w:rsidRPr="00B42E29">
        <w:rPr>
          <w:lang w:val="en-US"/>
        </w:rPr>
        <w:t>highly attractive in medical applications where parts can be customized to the individual patient’s data</w:t>
      </w:r>
      <w:r>
        <w:rPr>
          <w:lang w:val="en-US"/>
        </w:rPr>
        <w:t xml:space="preserve"> </w:t>
      </w:r>
      <w:r w:rsidRPr="00B42E29">
        <w:rPr>
          <w:lang w:val="en-US"/>
        </w:rPr>
        <w:t xml:space="preserve">with consequent benefits for the patient’s wellbeing </w:t>
      </w:r>
      <w:r>
        <w:rPr>
          <w:lang w:val="en-US"/>
        </w:rPr>
        <w:fldChar w:fldCharType="begin" w:fldLock="1"/>
      </w:r>
      <w:r>
        <w:rPr>
          <w:lang w:val="en-US"/>
        </w:rPr>
        <w:instrText>ADDIN CSL_CITATION {"citationItems":[{"id":"ITEM-1","itemData":{"DOI":"10.1016/j.cirpj.2018.12.001","abstract":"The fabrication of biomedical devices close to hospitals using Additive Manufacturing (AM) technology has been garnering a lot of attention due to the many potential benefits it provides. Unlike biomedical devices fabricated via Traditional Manufacturing (TM), usually available from suppliers out of the immediate region, biomedical implants manufactured through AM enables surgeons to receive more customized, sophisticated, and patient-specific parts on-demand with faster response, lower inventory level, and reduced delivery costs. However, the AM deployment approach which determines how close the manufacturing point is to the hospitals has a huge impact on the supply chain, and influences the amount of these benefits reaped by the patient, hospitals, and also the AM providers. The choice of deployment approach (central, distributed, or hybrid) remains an open question requiring careful investigation due to the relatively high AM machine and personnel costs, as well as uncertainties in the future. This study proposes a Continuous Approximation (CA) model that quantifies the supply chain network cost associated with AM-produced biomedical implants. We present an optimization algorithm that calculates the locations of the AM machines and the hospitals that they serve (otherwise known as the AM facility's influence area), the quantity of raw materials to be kept in inventory at a central raw material warehouse (CRW), and the number of distributed AM facilities to minimize the total network cost and achieve a satisfactory patient satisfaction. We apply the cost model to a real-world case study that focuses on the use of biomedical implants in hospitals in 12 states of southeastern USA. Moreover, to demonstrate the effect of different parameters affecting the optimal decision, a number of different sensitivity analysis have been conducted.","author":[{"dropping-particle":"","family":"Emelogu","given":"A.","non-dropping-particle":"","parse-names":false,"suffix":""},{"dropping-particle":"","family":"Chowdhury","given":"S.","non-dropping-particle":"","parse-names":false,"suffix":""},{"dropping-particle":"","family":"Marufuzzaman","given":"M.","non-dropping-particle":"","parse-names":false,"suffix":""},{"dropping-particle":"","family":"Bian","given":"L.","non-dropping-particle":"","parse-names":false,"suffix":""}],"container-title":"CIRP Journal of Manufacturing Science and Technology","id":"ITEM-1","issued":{"date-parts":[["2019"]]},"page":"17-34","title":"Distributed or centralized? A novel supply chain configuration of additively manufactured biomedical implants for southeastern US States","type":"article-journal","volume":"24"},"uris":["http://www.mendeley.com/documents/?uuid=7182ad0f-7a1b-3e88-9f5d-22f8c29951e0"]},{"id":"ITEM-2","itemData":{"DOI":"10.1016/j.jmsy.2020.12.021","abstract":"The severe acute respiratory syndrome coronavirus 2 (SARS-CoV-2) rapidly achieved global pandemic status. The pandemic created huge demand for relevant medical and personal protective equipment (PPE) and put unprecedented pressure on the healthcare system within a very short span of time. Moreover, the supply chain system faced extreme disruption as a result of the frequent and severe lockdowns across the globe. In such a situation, additive manufacturing (AM) becomes a supplementary manufacturing process to meet the explosive demands and to ease the health disaster worldwide. Providing the extensive design customization, a rapid manufacturing route, eliminating lengthy assembly lines and ensuring low manufacturing lead times, the AM route could plug the immediate supply chain gap, whilst mass production routes restarted again. The AM community joined the fight against COVID-19 by producing components for medical equipment such as ventilators, nasopharyngeal swabs and PPE such as face masks and face shields. The aim of this article is to systematically summarize and to critically analyze all major efforts put forward by the AM industry, academics, researchers, users, and individuals. A step-by-step account is given summarizing all major additively manufactured products that were designed, invented, used, and produced during the pandemic in addition to highlighting some of the potential challenges. Such a review will become a historical document for the future as well as a stimulus for the next generation AM community.","author":[{"dropping-particle":"","family":"Tareq","given":"M.S.","non-dropping-particle":"","parse-names":false,"suffix":""},{"dropping-particle":"","family":"Rahman","given":"T.","non-dropping-particle":"","parse-names":false,"suffix":""},{"dropping-particle":"","family":"Hossain","given":"M.","non-dropping-particle":"","parse-names":false,"suffix":""},{"dropping-particle":"","family":"Dorrington","given":"P.","non-dropping-particle":"","parse-names":false,"suffix":""}],"container-title":"Journal of Manufacturing Systems","id":"ITEM-2","issued":{"date-parts":[["2021"]]},"page":"787-798","title":"Additive manufacturing and the COVID-19 challenges: An in-depth study","type":"article-journal","volume":"60"},"uris":["http://www.mendeley.com/documents/?uuid=59aa316d-3e21-3d2f-aff4-80013bd0d2e3"]},{"id":"ITEM-3","itemData":{"DOI":"10.1108/EJIM-11-2021-0579","abstract":"Purpose: Additive manufacturing (AM) technologies, also known as three-dimensional printing (3DP), is a technological breakthrough that have the potential to disrupt the traditional operations of supply chains. They open the way to a supply chains innovation that can significantly benefit hospitals and health-related organizations in dealing with crises or unexpected events in a faster and more flexible way. In this study the authors identify the boundary of this potential support. Design/methodology/approach: The authors adopt a case study approach to understand the dynamics behind a well-known best practice to identify the main opportunities and the main pitfalls that AM may pose to health-related organizations wanting to leverage them. Findings: The case highlights that it is possible to increase hospital flexibility using AM and that by leveraging the Internet it is possible to spread the benefits faster than what it would be normally possible using traditional supply chain processes. At the same time the case highlights that leveraging these technologies needs buy-in from all the relevant stakeholders. Originality/value: The paper is one of the first, to the best of the authors' knowledge, to highlight the main opportunities and difficulties of implementing 3DP technologies in hospital supply chain management.","author":[{"dropping-particle":"","family":"Tani","given":"M.","non-dropping-particle":"","parse-names":false,"suffix":""},{"dropping-particle":"","family":"Troise","given":"C.","non-dropping-particle":"","parse-names":false,"suffix":""},{"dropping-particle":"","family":"Bernardi","given":"P.","non-dropping-particle":"De","parse-names":false,"suffix":""},{"dropping-particle":"","family":"Han","given":"T.","non-dropping-particle":"","parse-names":false,"suffix":""}],"container-title":"European Journal of Innovation Management","id":"ITEM-3","issue":"6","issued":{"date-parts":[["2022"]]},"page":"716-734","title":"Innovating the supply chain in health-related crises: some evidence from ISINNOVA case","type":"article-journal","volume":"25"},"uris":["http://www.mendeley.com/documents/?uuid=fa3775e0-b8ca-32ae-bc8c-715c073c8c70"]},{"id":"ITEM-4","itemData":{"DOI":"10.1007/s00170-012-4558-5","abstract":"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 2012 Springer-Verlag London.","author":[{"dropping-particle":"","family":"Huang","given":"S.H.","non-dropping-particle":"","parse-names":false,"suffix":""},{"dropping-particle":"","family":"Liu","given":"P.","non-dropping-particle":"","parse-names":false,"suffix":""},{"dropping-particle":"","family":"Mokasdar","given":"A.","non-dropping-particle":"","parse-names":false,"suffix":""},{"dropping-particle":"","family":"Hou","given":"L.","non-dropping-particle":"","parse-names":false,"suffix":""}],"container-title":"International Journal of Advanced Manufacturing Technology","id":"ITEM-4","issue":"5-8","issued":{"date-parts":[["2013"]]},"page":"1191-1203","title":"Additive manufacturing and its societal impact: A literature review","type":"article-journal","volume":"67"},"uris":["http://www.mendeley.com/documents/?uuid=406abdc4-0e27-3066-a453-8cf82b652756"]},{"id":"ITEM-5","itemData":{"DOI":"10.1108/JMTM-01-2017-0004","abstract":"Purpose - The purpose of this paper is to approximate the impact that additive manufacturing (AM) will have on firm inventory performance (IP) and customer satisfaction (CS) when it is applied within the spare parts (SP) supply chain of manufacturing organisations. This research also explores the influence of customer sensitivity (CSy) to price and delivery lead time and supply risk (SR) within those approximations. Design/methodology/approach - An online survey was used to collect the primary data for this research. Data were collected from 69 respondents working for organisations in two industrial segments within the UK manufacturing sector: \"Industrial and Commercial Machinery and Computer Equipment\" and \"Measuring, Analysing and Controlling Instruments, Photographic, Medical and Optical Instruments\". The respondents worked for entities that were categorised in three groups: customers, suppliers, and entities that were both customers and suppliers. The groups that were self-identified as \"customers\" or \"suppliers\" answered 20 survey items each and the group that was identified as both \"customers\" and \"suppliers\" answered 40 survey items. Findings - The results revealed that AM was considered a suitable vehicle for the fulfilment of SP demand. However, AM appeared to make no material difference to CS; the scenario used improved delivery time of SP but increased price. Also, AM was thought to improve IP through less reliance on buffer stock to manage SR and spikes in demand and less carrying of SP at risk of obsolescence. Research limitations/implications - The respondents worked for entities within two manufacturing industry segments within the UK and the insights garnered may not be indicative of similar organisations competing in other manufacturing industry segments within the UK or in other countries. In addition, approximately 82 per cent of the surveyed respondents worked for small organisations with fewer than 100 employees and the results may differ for larger organisations. Further limitations were the relatively small sample size and lack of open-ended questions used in the survey. Larger sample size and the usage of open-ended survey questions may lead to more reliable and valuable responses and feedback. Practical implications - The findings from this research are considered to be of interest to practitioners contemplating adoption of AM and to developers of AM wishing to increase market share due to the positive reaction of entities withi…","author":[{"dropping-particle":"","family":"Muir","given":"M.","non-dropping-particle":"","parse-names":false,"suffix":""},{"dropping-particle":"","family":"Haddud","given":"A.","non-dropping-particle":"","parse-names":false,"suffix":""}],"container-title":"Journal of Manufacturing Technology Management","id":"ITEM-5","issue":"2","issued":{"date-parts":[["2018"]]},"page":"372-397","title":"Additive manufacturing in the mechanical engineering and medical industries spare parts supply chain","type":"article-journal","volume":"29"},"uris":["http://www.mendeley.com/documents/?uuid=02663933-703e-3b07-9d19-6f958d829113"]},{"id":"ITEM-6","itemData":{"DOI":"10.1016/j.jmsy.2020.10.009","abstract":"During the current Pandemic, seven and a half million flights worldwide were canceled which disrupted the supply chain of all types of goods such as, personal protective gears, medical health devices, raw materials, food, and other essential equipments. The demand for health and medical related goods increased during this period globally, while the production using classical manufacturing techniques were effected because of the lockdowns and disruption in the transporation system. This created the need of geo scattered, small, and rapid manufacturing units along with a smart computer aided design (CAD) facility. The availability of 3D printing technologies and open source CAD design made it possible to overcome this need. In this article, we present an extensive review on the utilization of 3D printing technology in the days of pandamic. We observe that 3D printing together with smart CAD design show promise to overcome the disruption caused by the lockdown of classical manufacturing units specially for medical and testing equipment, and protective gears. We observe that there are several short communications, commentaries, correspondences, editorials and mini reviews compiled and published; however, a systematic state-of-the-art review is required to identify the significance of 3D printing, design for additive manufacturing (AM), and digital supply chain for handling emergency situations and in the post-COVID era. We present a review of various benefits of 3DP particularly in emergency situations such as a pandemic. Furthermore, some relevant iterative design and 3DP case studies are discussed systematically. Finally, this article highlights the areas that can help to control the emergency situation such as a pandemic, and critically discusses the research gaps that need further research in order to exploit the full potential of 3DP in pandemic and post-pandemic future era.","author":[{"dropping-particle":"","family":"Nazir","given":"A.","non-dropping-particle":"","parse-names":false,"suffix":""},{"dropping-particle":"","family":"Azhar","given":"A.","non-dropping-particle":"","parse-names":false,"suffix":""},{"dropping-particle":"","family":"Nazir","given":"U.","non-dropping-particle":"","parse-names":false,"suffix":""},{"dropping-particle":"","family":"Liu","given":"Y.-F.","non-dropping-particle":"","parse-names":false,"suffix":""},{"dropping-particle":"","family":"Qureshi","given":"W.S.","non-dropping-particle":"","parse-names":false,"suffix":""},{"dropping-particle":"","family":"Chen","given":"J.-E.","non-dropping-particle":"","parse-names":false,"suffix":""},{"dropping-particle":"","family":"Alanazi","given":"E.","non-dropping-particle":"","parse-names":false,"suffix":""}],"container-title":"Journal of Manufacturing Systems","id":"ITEM-6","issued":{"date-parts":[["2021"]]},"page":"774-786","title":"The rise of 3D Printing entangled with smart computer aided design during COVID-19 era","type":"article-journal","volume":"60"},"uris":["http://www.mendeley.com/documents/?uuid=e25a017a-240a-3344-a7f4-ce6eacb30d76"]},{"id":"ITEM-7","itemData":{"DOI":"10.1016/j.compeleceng.2022.107948","abstract":"The COVID-19 outbreak has led to a substantial loss of human life throughout the world and has a tremendous impact on healthcare services. Industry 4.0 technologies have established effective supply chain management towards the fulfillment of customized demands in the healthcare field. In addition, the internet of things, artificial intelligence, big data analytics, and 3D printing have been extensively used to combat the COVID-19 pandemic and assist in providing value-added services in the healthcare sector. Henceforth, this paper presents a scientometric analysis on the literature of aforementioned Industry 4.0 technologies in the context of COVID-19. It provides extensive insights into co-citation and co-occurrence analysis of high cited publications, participating countries, influential authors, prolific journals, and keywords using the CiteSpace tool. The analyses reveal that China has produced the highest research outputs, although India is the most collaborative country in this field. The current research hotspots include supply chain, 4D printing, and social distancing technologies. Furthermore, it explores emerging trends, intellectual structure of publications, research frontiers, and potential research directions for further work in the Industry 4.0 assisted healthcare domain.","author":[{"dropping-particle":"","family":"Sood","given":"S.K.","non-dropping-particle":"","parse-names":false,"suffix":""},{"dropping-particle":"","family":"Rawat","given":"K.S.","non-dropping-particle":"","parse-names":false,"suffix":""},{"dropping-particle":"","family":"Kumar","given":"D.","non-dropping-particle":"","parse-names":false,"suffix":""}],"container-title":"Computers and Electrical Engineering","id":"ITEM-7","issued":{"date-parts":[["2022"]]},"title":"A visual review of artificial intelligence and Industry 4.0 in healthcare","type":"article-journal","volume":"101"},"uris":["http://www.mendeley.com/documents/?uuid=e6e5dbb7-9400-344f-819b-952444a619be"]}],"mendeley":{"formattedCitation":"(Huang &lt;i&gt;et al.&lt;/i&gt;, 2013; Muir and Haddud, 2018; Emelogu &lt;i&gt;et al.&lt;/i&gt;, 2019; Nazir &lt;i&gt;et al.&lt;/i&gt;, 2021; Tareq &lt;i&gt;et al.&lt;/i&gt;, 2021; Sood, Rawat and Kumar, 2022; Tani &lt;i&gt;et al.&lt;/i&gt;, 2022)","manualFormatting":"(Muir and Haddud, 2018; Emelogu et al., 2019; Tani et al., 2022)","plainTextFormattedCitation":"(Huang et al., 2013; Muir and Haddud, 2018; Emelogu et al., 2019; Nazir et al., 2021; Tareq et al., 2021; Sood, Rawat and Kumar, 2022; Tani et al., 2022)","previouslyFormattedCitation":"(Huang &lt;i&gt;et al.&lt;/i&gt;, 2013; Muir and Haddud, 2018; Emelogu &lt;i&gt;et al.&lt;/i&gt;, 2019; Nazir &lt;i&gt;et al.&lt;/i&gt;, 2021; Tareq &lt;i&gt;et al.&lt;/i&gt;, 2021; Sood, Rawat and Kumar, 2022; Tani &lt;i&gt;et al.&lt;/i&gt;, 2022)"},"properties":{"noteIndex":0},"schema":"https://github.com/citation-style-language/schema/raw/master/csl-citation.json"}</w:instrText>
      </w:r>
      <w:r>
        <w:rPr>
          <w:lang w:val="en-US"/>
        </w:rPr>
        <w:fldChar w:fldCharType="separate"/>
      </w:r>
      <w:r w:rsidRPr="006A5DCD">
        <w:rPr>
          <w:noProof/>
          <w:lang w:val="en-US"/>
        </w:rPr>
        <w:t>(Muir and Haddud, 2018)</w:t>
      </w:r>
      <w:r>
        <w:rPr>
          <w:lang w:val="en-US"/>
        </w:rPr>
        <w:fldChar w:fldCharType="end"/>
      </w:r>
      <w:r w:rsidRPr="006A5DCD">
        <w:rPr>
          <w:lang w:val="en-US"/>
        </w:rPr>
        <w:t xml:space="preserve">. </w:t>
      </w:r>
      <w:r w:rsidRPr="00B42E29">
        <w:rPr>
          <w:lang w:val="en-US"/>
        </w:rPr>
        <w:t xml:space="preserve">Furthermore, topology optimization </w:t>
      </w:r>
      <w:r>
        <w:rPr>
          <w:lang w:val="en-US"/>
        </w:rPr>
        <w:t>procedures</w:t>
      </w:r>
      <w:r w:rsidRPr="00B42E29">
        <w:rPr>
          <w:lang w:val="en-US"/>
        </w:rPr>
        <w:t xml:space="preserve"> </w:t>
      </w:r>
      <w:r>
        <w:rPr>
          <w:lang w:val="en-US"/>
        </w:rPr>
        <w:t xml:space="preserve">are often employed to obtain </w:t>
      </w:r>
      <w:r w:rsidRPr="00B42E29">
        <w:rPr>
          <w:lang w:val="en-US"/>
        </w:rPr>
        <w:t xml:space="preserve">superior functionality compared to CM counterparts </w:t>
      </w:r>
      <w:r>
        <w:rPr>
          <w:lang w:val="en-US"/>
        </w:rPr>
        <w:fldChar w:fldCharType="begin" w:fldLock="1"/>
      </w:r>
      <w:r>
        <w:rPr>
          <w:lang w:val="en-US"/>
        </w:rPr>
        <w:instrText>ADDIN CSL_CITATION {"citationItems":[{"id":"ITEM-1","itemData":{"DOI":"10.1108/13552540610682714","abstract":"Purpose - This paper describes computer-aided design (CAD) and rapid prototyping (RP) systems for the fabrication of maxillofacial implant. Design/methodology/approach - Design methods for medical RP of custom-fabricated are presented in this paper. Helical computed tomography (CT) data were used to create a three-dimensional model of the patient skull. Based on these data, the individual shape of the implant was designed in CAD environment and fabricate by RP process. One patient with a large mandible defect underwent reconstruction with individual prefabricated implant resulting from initial surgical failure with hand contoured reconstruction plate. Findings - Results shows that the custom made implant fit well the defect. Overall, excellent mandible symmetry and stability were achieved with the custom made implants. The patient was able to eat. There was no saliva drooling after the reconstruction. The operating time was reduced. Research limitations/implications - The methods described above suffer from the expensive cost of RP technique. Practical implications - This method allows accurate fabrication of the implant. The advantages of using this technique are that the physical model of the implant is fitted on the skull model so that the surgeon can plan and rehearse the surgery in advance and a less invasive surgical procedure and less time-consuming reconstructive and an adequate esthetic can result. Originality/value - The method improves the reconstructive surgery and reduces the risk of a second intervention, and the psychological stress of the patient will be eliminated. © Emerald Group Publishing Limited.","author":[{"dropping-particle":"","family":"Sekou","given":"S.","non-dropping-particle":"","parse-names":false,"suffix":""},{"dropping-particle":"","family":"Liu","given":"Y.","non-dropping-particle":"","parse-names":false,"suffix":""},{"dropping-particle":"","family":"Li","given":"D.","non-dropping-particle":"","parse-names":false,"suffix":""},{"dropping-particle":"","family":"Lu","given":"B.","non-dropping-particle":"","parse-names":false,"suffix":""},{"dropping-particle":"","family":"He","given":"S.","non-dropping-particle":"","parse-names":false,"suffix":""},{"dropping-particle":"","family":"Li","given":"G.","non-dropping-particle":"","parse-names":false,"suffix":""}],"container-title":"Rapid Prototyping Journal","id":"ITEM-1","issue":"4","issued":{"date-parts":[["2006"]]},"page":"206-213","title":"Fabrication of customised maxillo-facial prosthesis using computer-aided design and rapid prototyping techniques","type":"article-journal","volume":"12"},"uris":["http://www.mendeley.com/documents/?uuid=4663196b-c0a2-3d00-8b75-92ee74fc6cd6"]},{"id":"ITEM-2","itemData":{"DOI":"10.1016/j.cirpj.2018.12.001","abstract":"The fabrication of biomedical devices close to hospitals using Additive Manufacturing (AM) technology has been garnering a lot of attention due to the many potential benefits it provides. Unlike biomedical devices fabricated via Traditional Manufacturing (TM), usually available from suppliers out of the immediate region, biomedical implants manufactured through AM enables surgeons to receive more customized, sophisticated, and patient-specific parts on-demand with faster response, lower inventory level, and reduced delivery costs. However, the AM deployment approach which determines how close the manufacturing point is to the hospitals has a huge impact on the supply chain, and influences the amount of these benefits reaped by the patient, hospitals, and also the AM providers. The choice of deployment approach (central, distributed, or hybrid) remains an open question requiring careful investigation due to the relatively high AM machine and personnel costs, as well as uncertainties in the future. This study proposes a Continuous Approximation (CA) model that quantifies the supply chain network cost associated with AM-produced biomedical implants. We present an optimization algorithm that calculates the locations of the AM machines and the hospitals that they serve (otherwise known as the AM facility's influence area), the quantity of raw materials to be kept in inventory at a central raw material warehouse (CRW), and the number of distributed AM facilities to minimize the total network cost and achieve a satisfactory patient satisfaction. We apply the cost model to a real-world case study that focuses on the use of biomedical implants in hospitals in 12 states of southeastern USA. Moreover, to demonstrate the effect of different parameters affecting the optimal decision, a number of different sensitivity analysis have been conducted.","author":[{"dropping-particle":"","family":"Emelogu","given":"A.","non-dropping-particle":"","parse-names":false,"suffix":""},{"dropping-particle":"","family":"Chowdhury","given":"S.","non-dropping-particle":"","parse-names":false,"suffix":""},{"dropping-particle":"","family":"Marufuzzaman","given":"M.","non-dropping-particle":"","parse-names":false,"suffix":""},{"dropping-particle":"","family":"Bian","given":"L.","non-dropping-particle":"","parse-names":false,"suffix":""}],"container-title":"CIRP Journal of Manufacturing Science and Technology","id":"ITEM-2","issued":{"date-parts":[["2019"]]},"page":"17-34","title":"Distributed or centralized? A novel supply chain configuration of additively manufactured biomedical implants for southeastern US States","type":"article-journal","volume":"24"},"uris":["http://www.mendeley.com/documents/?uuid=7182ad0f-7a1b-3e88-9f5d-22f8c29951e0"]},{"id":"ITEM-3","itemData":{"DOI":"10.1089/3dp.2020.0258","abstract":"The coronavirus (COVID-19) global pandemic resulted in the breakdown of traditional supply chains responsible for providing essential equipment to hospitals and personal protective equipment (PPE) for health and social care workers. The three-dimensional (3D) printing community has responded to emerging need by recognizing shortages across health care systems and providing innovative solutions in real time, circumventing short-term global supply issues. A systematic review was undertaken to investigate the role of 3D printing in the COVID-19 pandemic in accordance with the Preferred Reporting Items for Systematic Reviews and Meta-Analyses (PRISMA) guidelines using the MEDLINE, EMBASE, and World Health Organization (WHO) COVID-19 databases. Newspaper and internet article sources were identified using the NEXIS media database. All studies and articles on the application of 3D printed solutions during the peak of the COVID-19 pandemic were included. The literature search identified 26 related articles, and 13 studies met inclusion criteria and were suitable for full-text review. One thousand two hundred and one unique digital media articles were identified; after removal of duplicates and screening of headlines for the inclusion and exclusion criteria, 460 articles were suitable for full-text review. The cross-collaboration between the 3D printing community and health care systems has aided in the provision of innovative solutions to combat the COVID-19 crisis. The applications for 3D printing ranged from oxygenation equipment to noninvasive and invasive ventilatory parts and innovative solutions for infection control and quarantine hubs. This review has identified that 3D printing technology has made the biggest contribution to the production of PPE in particular face shields, mirroring the areas of greatest shortage and need. Additive manufacturing has played a pivotal role in aligning disciplines in engineering, science, and medicine for the greater good. We have witnessed the rapid reconfiguration of traditional supply chains to circumvent global shortages, while making advancements in effort to limit the impact of this and future pandemics.","author":[{"dropping-particle":"","family":"Ibrahim","given":"N.","non-dropping-particle":"","parse-names":false,"suffix":""},{"dropping-particle":"","family":"Jovic","given":"T.","non-dropping-particle":"","parse-names":false,"suffix":""},{"dropping-particle":"","family":"Jessop","given":"Z.M.","non-dropping-particle":"","parse-names":false,"suffix":""},{"dropping-particle":"","family":"Whitaker","given":"I.S.","non-dropping-particle":"","parse-names":false,"suffix":""}],"container-title":"3D Printing and Additive Manufacturing","id":"ITEM-3","issue":"3","issued":{"date-parts":[["2021"]]},"page":"201-215","title":"Innovation in a Time of Crisis: A Systematic Review of Three-Dimensional Printing in the COVID-19 Pandemic","type":"article-journal","volume":"8"},"uris":["http://www.mendeley.com/documents/?uuid=79ddc0ad-df40-30cf-bc3b-4c9da591de0c"]}],"mendeley":{"formattedCitation":"(Sekou &lt;i&gt;et al.&lt;/i&gt;, 2006; Emelogu &lt;i&gt;et al.&lt;/i&gt;, 2019; Ibrahim &lt;i&gt;et al.&lt;/i&gt;, 2021)","manualFormatting":"(Emelogu et al., 2019)","plainTextFormattedCitation":"(Sekou et al., 2006; Emelogu et al., 2019; Ibrahim et al., 2021)","previouslyFormattedCitation":"(Sekou &lt;i&gt;et al.&lt;/i&gt;, 2006; Emelogu &lt;i&gt;et al.&lt;/i&gt;, 2019; Ibrahim &lt;i&gt;et al.&lt;/i&gt;, 2021)"},"properties":{"noteIndex":0},"schema":"https://github.com/citation-style-language/schema/raw/master/csl-citation.json"}</w:instrText>
      </w:r>
      <w:r>
        <w:rPr>
          <w:lang w:val="en-US"/>
        </w:rPr>
        <w:fldChar w:fldCharType="separate"/>
      </w:r>
      <w:r w:rsidRPr="00D229C3">
        <w:rPr>
          <w:noProof/>
          <w:lang w:val="en-US"/>
        </w:rPr>
        <w:t xml:space="preserve">(Emelogu </w:t>
      </w:r>
      <w:r w:rsidRPr="00D229C3">
        <w:rPr>
          <w:i/>
          <w:noProof/>
          <w:lang w:val="en-US"/>
        </w:rPr>
        <w:t>et al.</w:t>
      </w:r>
      <w:r w:rsidRPr="00D229C3">
        <w:rPr>
          <w:noProof/>
          <w:lang w:val="en-US"/>
        </w:rPr>
        <w:t>, 2019)</w:t>
      </w:r>
      <w:r>
        <w:rPr>
          <w:lang w:val="en-US"/>
        </w:rPr>
        <w:fldChar w:fldCharType="end"/>
      </w:r>
      <w:r w:rsidRPr="00B42E29">
        <w:rPr>
          <w:lang w:val="en-US"/>
        </w:rPr>
        <w:t>.</w:t>
      </w:r>
    </w:p>
    <w:p w14:paraId="22438577" w14:textId="77777777" w:rsidR="00A67FB1" w:rsidRPr="00B42E29" w:rsidRDefault="00A67FB1" w:rsidP="00A67FB1">
      <w:pPr>
        <w:jc w:val="both"/>
        <w:rPr>
          <w:lang w:val="en-US"/>
        </w:rPr>
      </w:pPr>
      <w:r w:rsidRPr="00B42E29">
        <w:rPr>
          <w:lang w:val="en-US"/>
        </w:rPr>
        <w:t>In conclusion, we can derive the following proposition:</w:t>
      </w:r>
    </w:p>
    <w:p w14:paraId="1363DFA1" w14:textId="77777777" w:rsidR="00A67FB1" w:rsidRPr="00B42E29" w:rsidRDefault="00A67FB1" w:rsidP="00A67FB1">
      <w:pPr>
        <w:jc w:val="both"/>
        <w:rPr>
          <w:lang w:val="en-US"/>
        </w:rPr>
      </w:pPr>
      <w:r w:rsidRPr="00B42E29">
        <w:rPr>
          <w:b/>
          <w:bCs/>
          <w:i/>
          <w:iCs/>
          <w:lang w:val="en-US"/>
        </w:rPr>
        <w:t xml:space="preserve">Proposition </w:t>
      </w:r>
      <w:r>
        <w:rPr>
          <w:b/>
          <w:bCs/>
          <w:i/>
          <w:iCs/>
          <w:lang w:val="en-US"/>
        </w:rPr>
        <w:t>O6</w:t>
      </w:r>
      <w:r w:rsidRPr="00B42E29">
        <w:rPr>
          <w:b/>
          <w:bCs/>
          <w:i/>
          <w:iCs/>
          <w:lang w:val="en-US"/>
        </w:rPr>
        <w:t>:</w:t>
      </w:r>
      <w:r w:rsidRPr="00B42E29">
        <w:rPr>
          <w:lang w:val="en-US"/>
        </w:rPr>
        <w:t xml:space="preserve"> AM enables a higher degree of customization than conventional manufacturing techniques, derived mainly from a higher design freedom (e.g. topology optimization procedures)</w:t>
      </w:r>
    </w:p>
    <w:p w14:paraId="7986DC35" w14:textId="77777777" w:rsidR="00A67FB1" w:rsidRPr="00D81600" w:rsidRDefault="00A67FB1" w:rsidP="00A67FB1">
      <w:pPr>
        <w:jc w:val="both"/>
        <w:rPr>
          <w:b/>
          <w:bCs/>
          <w:i/>
          <w:iCs/>
          <w:color w:val="000000" w:themeColor="text1"/>
          <w:lang w:val="en-US"/>
        </w:rPr>
      </w:pPr>
      <w:r w:rsidRPr="00D15698">
        <w:rPr>
          <w:b/>
          <w:bCs/>
          <w:i/>
          <w:iCs/>
          <w:color w:val="000000" w:themeColor="text1"/>
          <w:lang w:val="en-US"/>
        </w:rPr>
        <w:t>Responsiveness (On-Demand Production)</w:t>
      </w:r>
    </w:p>
    <w:p w14:paraId="45BACA59" w14:textId="702F4792" w:rsidR="00A67FB1" w:rsidRPr="00D81600" w:rsidRDefault="00A67FB1" w:rsidP="00A67FB1">
      <w:pPr>
        <w:jc w:val="both"/>
        <w:rPr>
          <w:color w:val="000000" w:themeColor="text1"/>
          <w:lang w:val="en-US"/>
        </w:rPr>
      </w:pPr>
      <w:bookmarkStart w:id="1" w:name="_Hlk141536667"/>
      <w:r w:rsidRPr="00D81600">
        <w:rPr>
          <w:color w:val="000000" w:themeColor="text1"/>
          <w:lang w:val="en-US"/>
        </w:rPr>
        <w:t>As reported by</w:t>
      </w:r>
      <w:r>
        <w:rPr>
          <w:color w:val="000000" w:themeColor="text1"/>
          <w:lang w:val="en-US"/>
        </w:rPr>
        <w:t xml:space="preserve"> </w:t>
      </w:r>
      <w:r w:rsidRPr="00AF5FA1">
        <w:rPr>
          <w:noProof/>
          <w:color w:val="000000" w:themeColor="text1"/>
          <w:lang w:val="en-US"/>
        </w:rPr>
        <w:t xml:space="preserve">Huang </w:t>
      </w:r>
      <w:r w:rsidRPr="00AF5FA1">
        <w:rPr>
          <w:i/>
          <w:noProof/>
          <w:color w:val="000000" w:themeColor="text1"/>
          <w:lang w:val="en-US"/>
        </w:rPr>
        <w:t>et al.</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007/s00170-012-4558-5","abstract":"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 2012 Springer-Verlag London.","author":[{"dropping-particle":"","family":"Huang","given":"S.H.","non-dropping-particle":"","parse-names":false,"suffix":""},{"dropping-particle":"","family":"Liu","given":"P.","non-dropping-particle":"","parse-names":false,"suffix":""},{"dropping-particle":"","family":"Mokasdar","given":"A.","non-dropping-particle":"","parse-names":false,"suffix":""},{"dropping-particle":"","family":"Hou","given":"L.","non-dropping-particle":"","parse-names":false,"suffix":""}],"container-title":"International Journal of Advanced Manufacturing Technology","id":"ITEM-1","issue":"5-8","issued":{"date-parts":[["2013"]]},"page":"1191-1203","title":"Additive manufacturing and its societal impact: A literature review","type":"article-journal","volume":"67"},"suppress-author":1,"uris":["http://www.mendeley.com/documents/?uuid=406abdc4-0e27-3066-a453-8cf82b652756"]}],"mendeley":{"formattedCitation":"(2013)","plainTextFormattedCitation":"(2013)","previouslyFormattedCitation":"(2013)"},"properties":{"noteIndex":0},"schema":"https://github.com/citation-style-language/schema/raw/master/csl-citation.json"}</w:instrText>
      </w:r>
      <w:r>
        <w:rPr>
          <w:color w:val="000000" w:themeColor="text1"/>
          <w:lang w:val="en-US"/>
        </w:rPr>
        <w:fldChar w:fldCharType="separate"/>
      </w:r>
      <w:r w:rsidRPr="00A65B3A">
        <w:rPr>
          <w:noProof/>
          <w:color w:val="000000" w:themeColor="text1"/>
          <w:lang w:val="en-US"/>
        </w:rPr>
        <w:t>(2013</w:t>
      </w:r>
      <w:r>
        <w:rPr>
          <w:noProof/>
          <w:color w:val="FF0000"/>
          <w:lang w:val="en-US"/>
        </w:rPr>
        <w:t>, p.1191</w:t>
      </w:r>
      <w:r w:rsidRPr="00A65B3A">
        <w:rPr>
          <w:noProof/>
          <w:color w:val="000000" w:themeColor="text1"/>
          <w:lang w:val="en-US"/>
        </w:rPr>
        <w:t>)</w:t>
      </w:r>
      <w:r>
        <w:rPr>
          <w:color w:val="000000" w:themeColor="text1"/>
          <w:lang w:val="en-US"/>
        </w:rPr>
        <w:fldChar w:fldCharType="end"/>
      </w:r>
      <w:r w:rsidRPr="00D81600">
        <w:rPr>
          <w:color w:val="000000" w:themeColor="text1"/>
          <w:lang w:val="en-US"/>
        </w:rPr>
        <w:t>,</w:t>
      </w:r>
      <w:r w:rsidR="005146D1">
        <w:rPr>
          <w:color w:val="000000" w:themeColor="text1"/>
          <w:lang w:val="en-US"/>
        </w:rPr>
        <w:t xml:space="preserve"> </w:t>
      </w:r>
      <w:r w:rsidR="005146D1" w:rsidRPr="005146D1">
        <w:rPr>
          <w:color w:val="FF0000"/>
          <w:lang w:val="en-US"/>
        </w:rPr>
        <w:t>an</w:t>
      </w:r>
      <w:r w:rsidRPr="005146D1">
        <w:rPr>
          <w:color w:val="FF0000"/>
          <w:lang w:val="en-US"/>
        </w:rPr>
        <w:t xml:space="preserve"> </w:t>
      </w:r>
      <w:r w:rsidRPr="00D81600">
        <w:rPr>
          <w:color w:val="000000" w:themeColor="text1"/>
          <w:lang w:val="en-US"/>
        </w:rPr>
        <w:t>“</w:t>
      </w:r>
      <w:r w:rsidRPr="00D81600">
        <w:rPr>
          <w:i/>
          <w:iCs/>
          <w:color w:val="000000" w:themeColor="text1"/>
          <w:lang w:val="en-US"/>
        </w:rPr>
        <w:t>abundance of evidences were found to support the promises of additive manufacturing […]</w:t>
      </w:r>
      <w:r>
        <w:rPr>
          <w:i/>
          <w:iCs/>
          <w:color w:val="000000" w:themeColor="text1"/>
          <w:lang w:val="en-US"/>
        </w:rPr>
        <w:t xml:space="preserve"> </w:t>
      </w:r>
      <w:r w:rsidRPr="00D81600">
        <w:rPr>
          <w:i/>
          <w:iCs/>
          <w:color w:val="000000" w:themeColor="text1"/>
          <w:lang w:val="en-US"/>
        </w:rPr>
        <w:t>to increase […] responsiveness in demand fulfillment</w:t>
      </w:r>
      <w:r w:rsidRPr="00D81600">
        <w:rPr>
          <w:color w:val="000000" w:themeColor="text1"/>
          <w:lang w:val="en-US"/>
        </w:rPr>
        <w:t>”. This “</w:t>
      </w:r>
      <w:r w:rsidRPr="00D81600">
        <w:rPr>
          <w:i/>
          <w:iCs/>
          <w:color w:val="000000" w:themeColor="text1"/>
          <w:lang w:val="en-US"/>
        </w:rPr>
        <w:t>emphasizes the potential benefits of using AM for fabrication of biomedical implants</w:t>
      </w:r>
      <w:r w:rsidRPr="00D81600">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080/23302674.2019.1574365","abstract":"Biomedical implants fabricated through Additive Manufacturing (AM) yield opportunities to speedily respond to customer demand in producing patient-specific customised parts while simultaneously reducing the inventory level and delivery costs. No research efforts, to the best of authors knowledge have been dedicated to a holistic quantitative analysis of the costs of supply chain integrated with AM facilities, e.g. inventory cost, transportation cost, product lead time, post-processing cost, and so forth. In this study, we propose a stochastic model to quantify the supply-chain level costs associated with the production of biomedical implants using AM techniques. Sample Average Algorithm (SAA) is employed to solve the model within a reasonable time frame. The optimisation model determines the number of AM facilities to be established and the volume of product flow between different tiers of the supply chain network (e.g. from manufacturing facilities to post-processing facilities and finally to customers/hospitals). A real-world case study has been developed that focuses on the use of biomedical implants for customers in the state of Mississippi (MS). A series of experimental studies are developed to understand how the supply chain structure varies as the demand and demand variability for biomedical implants changes.","author":[{"dropping-particle":"","family":"Chowdhury","given":"S.","non-dropping-particle":"","parse-names":false,"suffix":""},{"dropping-particle":"","family":"Francis","given":"J.","non-dropping-particle":"","parse-names":false,"suffix":""},{"dropping-particle":"","family":"Marufuzzaman","given":"M.","non-dropping-particle":"","parse-names":false,"suffix":""},{"dropping-particle":"","family":"Bian","given":"L.","non-dropping-particle":"","parse-names":false,"suffix":""}],"container-title":"International Journal of Systems Science: Operations and Logistics","id":"ITEM-1","issue":"3","issued":{"date-parts":[["2020"]]},"page":"275-290","title":"Supply chain cost analysis for additively manufactured biomedical implants","type":"article-journal","volume":"7"},"uris":["http://www.mendeley.com/documents/?uuid=0ee4c064-41da-3076-92f2-7c383358bd74"]}],"mendeley":{"formattedCitation":"(Chowdhury &lt;i&gt;et al.&lt;/i&gt;, 2020)","plainTextFormattedCitation":"(Chowdhury et al., 2020)","previouslyFormattedCitation":"(Chowdhury &lt;i&gt;et al.&lt;/i&gt;, 2020)"},"properties":{"noteIndex":0},"schema":"https://github.com/citation-style-language/schema/raw/master/csl-citation.json"}</w:instrText>
      </w:r>
      <w:r>
        <w:rPr>
          <w:color w:val="000000" w:themeColor="text1"/>
          <w:lang w:val="en-US"/>
        </w:rPr>
        <w:fldChar w:fldCharType="separate"/>
      </w:r>
      <w:r w:rsidRPr="00CF7D5E">
        <w:rPr>
          <w:noProof/>
          <w:color w:val="000000" w:themeColor="text1"/>
          <w:lang w:val="en-US"/>
        </w:rPr>
        <w:t xml:space="preserve">(Chowdhury </w:t>
      </w:r>
      <w:r w:rsidRPr="00CF7D5E">
        <w:rPr>
          <w:i/>
          <w:noProof/>
          <w:color w:val="000000" w:themeColor="text1"/>
          <w:lang w:val="en-US"/>
        </w:rPr>
        <w:t>et al.</w:t>
      </w:r>
      <w:r w:rsidRPr="00CF7D5E">
        <w:rPr>
          <w:noProof/>
          <w:color w:val="000000" w:themeColor="text1"/>
          <w:lang w:val="en-US"/>
        </w:rPr>
        <w:t>, 2020</w:t>
      </w:r>
      <w:r>
        <w:rPr>
          <w:noProof/>
          <w:color w:val="FF0000"/>
          <w:lang w:val="en-US"/>
        </w:rPr>
        <w:t>, p.275</w:t>
      </w:r>
      <w:r w:rsidRPr="00CF7D5E">
        <w:rPr>
          <w:noProof/>
          <w:color w:val="000000" w:themeColor="text1"/>
          <w:lang w:val="en-US"/>
        </w:rPr>
        <w:t>)</w:t>
      </w:r>
      <w:r>
        <w:rPr>
          <w:color w:val="000000" w:themeColor="text1"/>
          <w:lang w:val="en-US"/>
        </w:rPr>
        <w:fldChar w:fldCharType="end"/>
      </w:r>
      <w:r w:rsidRPr="00D81600">
        <w:rPr>
          <w:color w:val="000000" w:themeColor="text1"/>
          <w:lang w:val="en-US"/>
        </w:rPr>
        <w:t xml:space="preserve"> since medical supply chains, “</w:t>
      </w:r>
      <w:r w:rsidRPr="00D81600">
        <w:rPr>
          <w:i/>
          <w:iCs/>
          <w:color w:val="000000" w:themeColor="text1"/>
          <w:lang w:val="en-US"/>
        </w:rPr>
        <w:t>which require shorter lead times, high level of variety, flexibility, and customization, should rely on responsiveness</w:t>
      </w:r>
      <w:r w:rsidRPr="00D81600">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016/j.cirpj.2018.12.001","abstract":"The fabrication of biomedical devices close to hospitals using Additive Manufacturing (AM) technology has been garnering a lot of attention due to the many potential benefits it provides. Unlike biomedical devices fabricated via Traditional Manufacturing (TM), usually available from suppliers out of the immediate region, biomedical implants manufactured through AM enables surgeons to receive more customized, sophisticated, and patient-specific parts on-demand with faster response, lower inventory level, and reduced delivery costs. However, the AM deployment approach which determines how close the manufacturing point is to the hospitals has a huge impact on the supply chain, and influences the amount of these benefits reaped by the patient, hospitals, and also the AM providers. The choice of deployment approach (central, distributed, or hybrid) remains an open question requiring careful investigation due to the relatively high AM machine and personnel costs, as well as uncertainties in the future. This study proposes a Continuous Approximation (CA) model that quantifies the supply chain network cost associated with AM-produced biomedical implants. We present an optimization algorithm that calculates the locations of the AM machines and the hospitals that they serve (otherwise known as the AM facility's influence area), the quantity of raw materials to be kept in inventory at a central raw material warehouse (CRW), and the number of distributed AM facilities to minimize the total network cost and achieve a satisfactory patient satisfaction. We apply the cost model to a real-world case study that focuses on the use of biomedical implants in hospitals in 12 states of southeastern USA. Moreover, to demonstrate the effect of different parameters affecting the optimal decision, a number of different sensitivity analysis have been conducted.","author":[{"dropping-particle":"","family":"Emelogu","given":"A.","non-dropping-particle":"","parse-names":false,"suffix":""},{"dropping-particle":"","family":"Chowdhury","given":"S.","non-dropping-particle":"","parse-names":false,"suffix":""},{"dropping-particle":"","family":"Marufuzzaman","given":"M.","non-dropping-particle":"","parse-names":false,"suffix":""},{"dropping-particle":"","family":"Bian","given":"L.","non-dropping-particle":"","parse-names":false,"suffix":""}],"container-title":"CIRP Journal of Manufacturing Science and Technology","id":"ITEM-1","issued":{"date-parts":[["2019"]]},"page":"17-34","title":"Distributed or centralized? A novel supply chain configuration of additively manufactured biomedical implants for southeastern US States","type":"article-journal","volume":"24"},"uris":["http://www.mendeley.com/documents/?uuid=7182ad0f-7a1b-3e88-9f5d-22f8c29951e0"]}],"mendeley":{"formattedCitation":"(Emelogu &lt;i&gt;et al.&lt;/i&gt;, 2019)","plainTextFormattedCitation":"(Emelogu et al., 2019)","previouslyFormattedCitation":"(Emelogu &lt;i&gt;et al.&lt;/i&gt;, 2019)"},"properties":{"noteIndex":0},"schema":"https://github.com/citation-style-language/schema/raw/master/csl-citation.json"}</w:instrText>
      </w:r>
      <w:r>
        <w:rPr>
          <w:color w:val="000000" w:themeColor="text1"/>
          <w:lang w:val="en-US"/>
        </w:rPr>
        <w:fldChar w:fldCharType="separate"/>
      </w:r>
      <w:r w:rsidRPr="00CF7D5E">
        <w:rPr>
          <w:noProof/>
          <w:color w:val="000000" w:themeColor="text1"/>
          <w:lang w:val="en-US"/>
        </w:rPr>
        <w:t xml:space="preserve">(Emelogu </w:t>
      </w:r>
      <w:r w:rsidRPr="00CF7D5E">
        <w:rPr>
          <w:i/>
          <w:noProof/>
          <w:color w:val="000000" w:themeColor="text1"/>
          <w:lang w:val="en-US"/>
        </w:rPr>
        <w:t>et al.</w:t>
      </w:r>
      <w:r w:rsidRPr="00CF7D5E">
        <w:rPr>
          <w:noProof/>
          <w:color w:val="000000" w:themeColor="text1"/>
          <w:lang w:val="en-US"/>
        </w:rPr>
        <w:t xml:space="preserve">, </w:t>
      </w:r>
      <w:r w:rsidRPr="00271BFA">
        <w:rPr>
          <w:noProof/>
          <w:lang w:val="en-US"/>
        </w:rPr>
        <w:t>201</w:t>
      </w:r>
      <w:r w:rsidR="00271BFA">
        <w:rPr>
          <w:noProof/>
          <w:lang w:val="en-US"/>
        </w:rPr>
        <w:t>9</w:t>
      </w:r>
      <w:r>
        <w:rPr>
          <w:noProof/>
          <w:color w:val="FF0000"/>
          <w:lang w:val="en-US"/>
        </w:rPr>
        <w:t>, p.3</w:t>
      </w:r>
      <w:r w:rsidRPr="00333166">
        <w:rPr>
          <w:noProof/>
          <w:color w:val="FF0000"/>
          <w:lang w:val="en-US"/>
        </w:rPr>
        <w:t>9</w:t>
      </w:r>
      <w:r w:rsidRPr="00CF7D5E">
        <w:rPr>
          <w:noProof/>
          <w:color w:val="000000" w:themeColor="text1"/>
          <w:lang w:val="en-US"/>
        </w:rPr>
        <w:t>)</w:t>
      </w:r>
      <w:r>
        <w:rPr>
          <w:color w:val="000000" w:themeColor="text1"/>
          <w:lang w:val="en-US"/>
        </w:rPr>
        <w:fldChar w:fldCharType="end"/>
      </w:r>
      <w:r w:rsidRPr="00D81600">
        <w:rPr>
          <w:color w:val="000000" w:themeColor="text1"/>
          <w:lang w:val="en-US"/>
        </w:rPr>
        <w:t>. T</w:t>
      </w:r>
      <w:r>
        <w:rPr>
          <w:color w:val="000000" w:themeColor="text1"/>
          <w:lang w:val="en-US"/>
        </w:rPr>
        <w:t>he</w:t>
      </w:r>
      <w:r w:rsidRPr="00D81600">
        <w:rPr>
          <w:color w:val="000000" w:themeColor="text1"/>
          <w:lang w:val="en-US"/>
        </w:rPr>
        <w:t xml:space="preserve"> responsiveness</w:t>
      </w:r>
      <w:r>
        <w:rPr>
          <w:color w:val="000000" w:themeColor="text1"/>
          <w:lang w:val="en-US"/>
        </w:rPr>
        <w:t xml:space="preserve"> of AM is explained by </w:t>
      </w:r>
      <w:r w:rsidRPr="00CF7D5E">
        <w:rPr>
          <w:noProof/>
          <w:color w:val="000000" w:themeColor="text1"/>
          <w:lang w:val="en-US"/>
        </w:rPr>
        <w:t xml:space="preserve">Franco </w:t>
      </w:r>
      <w:r w:rsidRPr="00CF7D5E">
        <w:rPr>
          <w:i/>
          <w:noProof/>
          <w:color w:val="000000" w:themeColor="text1"/>
          <w:lang w:val="en-US"/>
        </w:rPr>
        <w:t>et al.</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016/j.cie.2020.106713","abstract":"Additive manufacturing (AM) is considered an emerging Industry 4.0 technology with the potential to significantly change operations and supply chain management. In this context, this study aims to explore the effects of AM adoption on how companies conduct business. To achieve this goal, a systematic literature review including 136 papers was conducted. As a result, a framework including all of the effects (consolidated and inconclusive) found of AM adoption on a company's business was developed. While various effects (e.g., the feasibility of a complex product, the freedom of product design, mass customization capability, and product variety) have frequently been studied in the literature and are consolidated, some are still considered consolidated effects but presenting only conceptual studies (e.g., enterprise reliability, equipment reliability/availability for maintenance, information flow, and production democratization) then needed practical research. In addition, there are still contradictions regarding the effects of AM on competitiveness, cost, dependence on the supplier, environmental impact, health and safety, product quality, production efficiency, responsiveness, supply chain complexity and flexibility, worker qualifications, number of workers and workload (inconclusive effects). In the end, this paper identifies management and technical/technological aspects to be considered when adopting AM, which have positive or negative effects on the AM adoption process. The most important aspects include technology, production strategy, technical requirements and supply chain distribution, influencing AM adoption positively or negatively. Then, we also highlight some inconclusive research results from the literature, presenting opportunities for future research. This work may support managers and policy makers in better understanding the AM adoption process and their potential business impacts.","author":[{"dropping-particle":"","family":"Franco","given":"D.","non-dropping-particle":"","parse-names":false,"suffix":""},{"dropping-particle":"","family":"Miller Devós Ganga","given":"G.","non-dropping-particle":"","parse-names":false,"suffix":""},{"dropping-particle":"","family":"Santa-Eulalia","given":"L.A.","non-dropping-particle":"de","parse-names":false,"suffix":""},{"dropping-particle":"","family":"Godinho Filho","given":"M.","non-dropping-particle":"","parse-names":false,"suffix":""}],"container-title":"Computers and Industrial Engineering","id":"ITEM-1","issued":{"date-parts":[["2020"]]},"title":"Consolidated and inconclusive effects of additive manufacturing adoption: A systematic literature review","type":"article-journal","volume":"148"},"suppress-author":1,"uris":["http://www.mendeley.com/documents/?uuid=4d6874f1-6e26-3f07-8be0-bf2e842f7728"]}],"mendeley":{"formattedCitation":"(2020)","plainTextFormattedCitation":"(2020)","previouslyFormattedCitation":"(2020)"},"properties":{"noteIndex":0},"schema":"https://github.com/citation-style-language/schema/raw/master/csl-citation.json"}</w:instrText>
      </w:r>
      <w:r>
        <w:rPr>
          <w:color w:val="000000" w:themeColor="text1"/>
          <w:lang w:val="en-US"/>
        </w:rPr>
        <w:fldChar w:fldCharType="separate"/>
      </w:r>
      <w:r w:rsidRPr="006550A9">
        <w:rPr>
          <w:noProof/>
          <w:color w:val="000000" w:themeColor="text1"/>
          <w:lang w:val="en-US"/>
        </w:rPr>
        <w:t>(2020</w:t>
      </w:r>
      <w:r>
        <w:rPr>
          <w:noProof/>
          <w:color w:val="FF0000"/>
          <w:lang w:val="en-US"/>
        </w:rPr>
        <w:t>, p.9</w:t>
      </w:r>
      <w:r w:rsidRPr="006550A9">
        <w:rPr>
          <w:noProof/>
          <w:color w:val="000000" w:themeColor="text1"/>
          <w:lang w:val="en-US"/>
        </w:rPr>
        <w:t>)</w:t>
      </w:r>
      <w:r>
        <w:rPr>
          <w:color w:val="000000" w:themeColor="text1"/>
          <w:lang w:val="en-US"/>
        </w:rPr>
        <w:fldChar w:fldCharType="end"/>
      </w:r>
      <w:r>
        <w:rPr>
          <w:color w:val="000000" w:themeColor="text1"/>
          <w:lang w:val="en-US"/>
        </w:rPr>
        <w:t xml:space="preserve">: </w:t>
      </w:r>
      <w:r w:rsidRPr="00D81600">
        <w:rPr>
          <w:color w:val="000000" w:themeColor="text1"/>
          <w:lang w:val="en-US"/>
        </w:rPr>
        <w:t>“</w:t>
      </w:r>
      <w:r w:rsidRPr="00D81600">
        <w:rPr>
          <w:i/>
          <w:iCs/>
          <w:color w:val="000000" w:themeColor="text1"/>
          <w:lang w:val="en-US"/>
        </w:rPr>
        <w:t>AM can increase the responsiveness of a business model, because a relatively fast turnaround time of the product to the consumers can be realized without any tooling. […] This access to […] on-demand manufacturing enhances the […] responsiveness to fast changing market demands</w:t>
      </w:r>
      <w:r w:rsidRPr="00D81600">
        <w:rPr>
          <w:color w:val="000000" w:themeColor="text1"/>
          <w:lang w:val="en-US"/>
        </w:rPr>
        <w:t>”.</w:t>
      </w:r>
    </w:p>
    <w:p w14:paraId="29F1A428" w14:textId="77777777" w:rsidR="00A67FB1" w:rsidRPr="00D81600" w:rsidRDefault="00A67FB1" w:rsidP="00A67FB1">
      <w:pPr>
        <w:jc w:val="both"/>
        <w:rPr>
          <w:color w:val="000000" w:themeColor="text1"/>
          <w:lang w:val="en-US"/>
        </w:rPr>
      </w:pPr>
      <w:r w:rsidRPr="00D81600">
        <w:rPr>
          <w:color w:val="000000" w:themeColor="text1"/>
          <w:lang w:val="en-US"/>
        </w:rPr>
        <w:t>In conclusion, we can derive the following proposition:</w:t>
      </w:r>
    </w:p>
    <w:p w14:paraId="3633549E" w14:textId="77777777" w:rsidR="00A67FB1" w:rsidRDefault="00A67FB1" w:rsidP="00A67FB1">
      <w:pPr>
        <w:jc w:val="both"/>
        <w:rPr>
          <w:color w:val="000000" w:themeColor="text1"/>
          <w:lang w:val="en-US"/>
        </w:rPr>
      </w:pPr>
      <w:r w:rsidRPr="00D81600">
        <w:rPr>
          <w:b/>
          <w:bCs/>
          <w:i/>
          <w:iCs/>
          <w:color w:val="000000" w:themeColor="text1"/>
          <w:lang w:val="en-US"/>
        </w:rPr>
        <w:t>Proposition O7:</w:t>
      </w:r>
      <w:r w:rsidRPr="00D81600">
        <w:rPr>
          <w:color w:val="000000" w:themeColor="text1"/>
          <w:lang w:val="en-US"/>
        </w:rPr>
        <w:t xml:space="preserve"> </w:t>
      </w:r>
      <w:bookmarkEnd w:id="1"/>
      <w:r w:rsidRPr="00D81600">
        <w:rPr>
          <w:color w:val="000000" w:themeColor="text1"/>
          <w:lang w:val="en-US"/>
        </w:rPr>
        <w:t>AM assures quick responses to new orders due to the on-demand production.</w:t>
      </w:r>
    </w:p>
    <w:p w14:paraId="6A42132D" w14:textId="77777777" w:rsidR="00A67FB1" w:rsidRDefault="00A67FB1" w:rsidP="00A67FB1">
      <w:pPr>
        <w:jc w:val="both"/>
        <w:rPr>
          <w:color w:val="000000" w:themeColor="text1"/>
          <w:lang w:val="en-US"/>
        </w:rPr>
      </w:pPr>
    </w:p>
    <w:p w14:paraId="03E6A721" w14:textId="77777777" w:rsidR="00A67FB1" w:rsidRDefault="00A67FB1" w:rsidP="00A67FB1">
      <w:pPr>
        <w:jc w:val="both"/>
        <w:rPr>
          <w:color w:val="000000" w:themeColor="text1"/>
          <w:lang w:val="en-US"/>
        </w:rPr>
      </w:pPr>
    </w:p>
    <w:p w14:paraId="42A6412E" w14:textId="77777777" w:rsidR="00A67FB1" w:rsidRPr="00A25629" w:rsidRDefault="00A67FB1" w:rsidP="00A67FB1">
      <w:pPr>
        <w:jc w:val="both"/>
        <w:rPr>
          <w:b/>
          <w:bCs/>
          <w:i/>
          <w:iCs/>
          <w:lang w:val="en-US"/>
        </w:rPr>
      </w:pPr>
      <w:r w:rsidRPr="00D15698">
        <w:rPr>
          <w:b/>
          <w:bCs/>
          <w:i/>
          <w:iCs/>
          <w:lang w:val="en-US"/>
        </w:rPr>
        <w:lastRenderedPageBreak/>
        <w:t>Responsiveness (Geographical Convenience)</w:t>
      </w:r>
    </w:p>
    <w:p w14:paraId="7F1F5148" w14:textId="5FEA206D" w:rsidR="00A67FB1" w:rsidRDefault="00A67FB1" w:rsidP="00A67FB1">
      <w:pPr>
        <w:jc w:val="both"/>
        <w:rPr>
          <w:lang w:val="en-US"/>
        </w:rPr>
      </w:pPr>
      <w:r>
        <w:rPr>
          <w:lang w:val="en-US"/>
        </w:rPr>
        <w:t>AM can increase the responsiveness also th</w:t>
      </w:r>
      <w:r w:rsidRPr="00D15698">
        <w:rPr>
          <w:lang w:val="en-US"/>
        </w:rPr>
        <w:t xml:space="preserve">rough the possibility </w:t>
      </w:r>
      <w:r w:rsidR="005146D1" w:rsidRPr="005146D1">
        <w:rPr>
          <w:color w:val="FF0000"/>
          <w:lang w:val="en-US"/>
        </w:rPr>
        <w:t>of producing</w:t>
      </w:r>
      <w:r w:rsidRPr="005146D1">
        <w:rPr>
          <w:color w:val="FF0000"/>
          <w:lang w:val="en-US"/>
        </w:rPr>
        <w:t xml:space="preserve"> </w:t>
      </w:r>
      <w:r w:rsidRPr="00D15698">
        <w:rPr>
          <w:lang w:val="en-US"/>
        </w:rPr>
        <w:t xml:space="preserve">parts close to the point of use. Indeed, following </w:t>
      </w:r>
      <w:r w:rsidRPr="00D15698">
        <w:rPr>
          <w:lang w:val="en-US"/>
        </w:rPr>
        <w:fldChar w:fldCharType="begin" w:fldLock="1"/>
      </w:r>
      <w:r>
        <w:rPr>
          <w:lang w:val="en-US"/>
        </w:rPr>
        <w:instrText>ADDIN CSL_CITATION {"citationItems":[{"id":"ITEM-1","itemData":{"DOI":"10.1016/j.cie.2020.106713","abstract":"Additive manufacturing (AM) is considered an emerging Industry 4.0 technology with the potential to significantly change operations and supply chain management. In this context, this study aims to explore the effects of AM adoption on how companies conduct business. To achieve this goal, a systematic literature review including 136 papers was conducted. As a result, a framework including all of the effects (consolidated and inconclusive) found of AM adoption on a company's business was developed. While various effects (e.g., the feasibility of a complex product, the freedom of product design, mass customization capability, and product variety) have frequently been studied in the literature and are consolidated, some are still considered consolidated effects but presenting only conceptual studies (e.g., enterprise reliability, equipment reliability/availability for maintenance, information flow, and production democratization) then needed practical research. In addition, there are still contradictions regarding the effects of AM on competitiveness, cost, dependence on the supplier, environmental impact, health and safety, product quality, production efficiency, responsiveness, supply chain complexity and flexibility, worker qualifications, number of workers and workload (inconclusive effects). In the end, this paper identifies management and technical/technological aspects to be considered when adopting AM, which have positive or negative effects on the AM adoption process. The most important aspects include technology, production strategy, technical requirements and supply chain distribution, influencing AM adoption positively or negatively. Then, we also highlight some inconclusive research results from the literature, presenting opportunities for future research. This work may support managers and policy makers in better understanding the AM adoption process and their potential business impacts.","author":[{"dropping-particle":"","family":"Franco","given":"D.","non-dropping-particle":"","parse-names":false,"suffix":""},{"dropping-particle":"","family":"Miller Devós Ganga","given":"G.","non-dropping-particle":"","parse-names":false,"suffix":""},{"dropping-particle":"","family":"Santa-Eulalia","given":"L.A.","non-dropping-particle":"de","parse-names":false,"suffix":""},{"dropping-particle":"","family":"Godinho Filho","given":"M.","non-dropping-particle":"","parse-names":false,"suffix":""}],"container-title":"Computers and Industrial Engineering","id":"ITEM-1","issued":{"date-parts":[["2020"]]},"title":"Consolidated and inconclusive effects of additive manufacturing adoption: A systematic literature review","type":"article-journal","volume":"148"},"uris":["http://www.mendeley.com/documents/?uuid=4d6874f1-6e26-3f07-8be0-bf2e842f7728"]}],"mendeley":{"formattedCitation":"(Franco &lt;i&gt;et al.&lt;/i&gt;, 2020)","manualFormatting":"Franco et al., (2020)","plainTextFormattedCitation":"(Franco et al., 2020)","previouslyFormattedCitation":"(Franco &lt;i&gt;et al.&lt;/i&gt;, 2020)"},"properties":{"noteIndex":0},"schema":"https://github.com/citation-style-language/schema/raw/master/csl-citation.json"}</w:instrText>
      </w:r>
      <w:r w:rsidRPr="00D15698">
        <w:rPr>
          <w:lang w:val="en-US"/>
        </w:rPr>
        <w:fldChar w:fldCharType="separate"/>
      </w:r>
      <w:r w:rsidRPr="00D15698">
        <w:rPr>
          <w:noProof/>
          <w:lang w:val="en-US"/>
        </w:rPr>
        <w:t xml:space="preserve">Franco </w:t>
      </w:r>
      <w:r w:rsidRPr="00226D01">
        <w:rPr>
          <w:i/>
          <w:noProof/>
          <w:lang w:val="en-US"/>
        </w:rPr>
        <w:t>et al.</w:t>
      </w:r>
      <w:r w:rsidRPr="00D15698">
        <w:rPr>
          <w:noProof/>
          <w:lang w:val="en-US"/>
        </w:rPr>
        <w:t>, (2020</w:t>
      </w:r>
      <w:r>
        <w:rPr>
          <w:noProof/>
          <w:color w:val="FF0000"/>
          <w:lang w:val="en-US"/>
        </w:rPr>
        <w:t>, p.9</w:t>
      </w:r>
      <w:r w:rsidRPr="00D15698">
        <w:rPr>
          <w:noProof/>
          <w:lang w:val="en-US"/>
        </w:rPr>
        <w:t>)</w:t>
      </w:r>
      <w:r w:rsidRPr="00D15698">
        <w:rPr>
          <w:lang w:val="en-US"/>
        </w:rPr>
        <w:fldChar w:fldCharType="end"/>
      </w:r>
      <w:r w:rsidRPr="00D15698">
        <w:rPr>
          <w:lang w:val="en-US"/>
        </w:rPr>
        <w:t>.</w:t>
      </w:r>
      <w:r w:rsidRPr="00A25629">
        <w:rPr>
          <w:lang w:val="en-US"/>
        </w:rPr>
        <w:t xml:space="preserve"> “</w:t>
      </w:r>
      <w:r w:rsidRPr="00A25629">
        <w:rPr>
          <w:i/>
          <w:iCs/>
          <w:lang w:val="en-US"/>
        </w:rPr>
        <w:t>AM allows goods to be produced […] at the point of use in space and time according to the exact required specifications. This access to local […] manufacturing improves flexibility and responsiveness to fast-changing market demand</w:t>
      </w:r>
      <w:r w:rsidRPr="00A25629">
        <w:rPr>
          <w:lang w:val="en-US"/>
        </w:rPr>
        <w:t>”</w:t>
      </w:r>
      <w:r>
        <w:rPr>
          <w:lang w:val="en-US"/>
        </w:rPr>
        <w:t>.</w:t>
      </w:r>
    </w:p>
    <w:p w14:paraId="6F7E339C" w14:textId="77777777" w:rsidR="00A67FB1" w:rsidRPr="00A25629" w:rsidRDefault="00A67FB1" w:rsidP="00A67FB1">
      <w:pPr>
        <w:jc w:val="both"/>
        <w:rPr>
          <w:lang w:val="en-US"/>
        </w:rPr>
      </w:pPr>
      <w:r w:rsidRPr="00A25629">
        <w:rPr>
          <w:lang w:val="en-US"/>
        </w:rPr>
        <w:t>In conclusion, we can derive the following proposition:</w:t>
      </w:r>
    </w:p>
    <w:p w14:paraId="578EDCA2" w14:textId="77777777" w:rsidR="00A67FB1" w:rsidRPr="00A25629" w:rsidRDefault="00A67FB1" w:rsidP="00A67FB1">
      <w:pPr>
        <w:jc w:val="both"/>
        <w:rPr>
          <w:lang w:val="en-US"/>
        </w:rPr>
      </w:pPr>
      <w:r w:rsidRPr="00A25629">
        <w:rPr>
          <w:b/>
          <w:bCs/>
          <w:i/>
          <w:iCs/>
          <w:lang w:val="en-US"/>
        </w:rPr>
        <w:t>Proposition O8:</w:t>
      </w:r>
      <w:r w:rsidRPr="00A25629">
        <w:rPr>
          <w:lang w:val="en-US"/>
        </w:rPr>
        <w:t xml:space="preserve"> AM assures quick responses to new orders due to the production close to the point of use</w:t>
      </w:r>
      <w:r>
        <w:rPr>
          <w:lang w:val="en-US"/>
        </w:rPr>
        <w:t>.</w:t>
      </w:r>
    </w:p>
    <w:p w14:paraId="1EB32186" w14:textId="77777777" w:rsidR="00A67FB1" w:rsidRDefault="00A67FB1" w:rsidP="00A67FB1">
      <w:pPr>
        <w:jc w:val="both"/>
        <w:rPr>
          <w:b/>
          <w:bCs/>
          <w:i/>
          <w:iCs/>
          <w:lang w:val="en-US"/>
        </w:rPr>
      </w:pPr>
      <w:r w:rsidRPr="002F73F0">
        <w:rPr>
          <w:b/>
          <w:bCs/>
          <w:i/>
          <w:iCs/>
          <w:lang w:val="en-US"/>
        </w:rPr>
        <w:t>Waste Reduction</w:t>
      </w:r>
    </w:p>
    <w:p w14:paraId="5919D005" w14:textId="77777777" w:rsidR="00A67FB1" w:rsidRPr="0021208C" w:rsidRDefault="00A67FB1" w:rsidP="00A67FB1">
      <w:pPr>
        <w:jc w:val="both"/>
        <w:rPr>
          <w:lang w:val="en-US"/>
        </w:rPr>
      </w:pPr>
      <w:bookmarkStart w:id="2" w:name="_Hlk141470519"/>
      <w:r w:rsidRPr="0021208C">
        <w:rPr>
          <w:lang w:val="en-US"/>
        </w:rPr>
        <w:t xml:space="preserve">As discussed above, AM technologies produce </w:t>
      </w:r>
      <w:r>
        <w:rPr>
          <w:lang w:val="en-US"/>
        </w:rPr>
        <w:t>parts a</w:t>
      </w:r>
      <w:r w:rsidRPr="0021208C">
        <w:rPr>
          <w:lang w:val="en-US"/>
        </w:rPr>
        <w:t>dditively, adding raw materials layer-by-layer</w:t>
      </w:r>
      <w:r>
        <w:rPr>
          <w:lang w:val="en-US"/>
        </w:rPr>
        <w:t xml:space="preserve"> </w:t>
      </w:r>
      <w:r>
        <w:rPr>
          <w:lang w:val="en-US"/>
        </w:rPr>
        <w:fldChar w:fldCharType="begin" w:fldLock="1"/>
      </w:r>
      <w:r>
        <w:rPr>
          <w:lang w:val="en-US"/>
        </w:rPr>
        <w:instrText>ADDIN CSL_CITATION {"citationItems":[{"id":"ITEM-1","itemData":{"DOI":"10.1016/J.IJPE.2021.108339","ISSN":"0925-5273","abstract":"In today's economic context, production systems must be readily available and machinery downtime kept to a minimum. Maintenance and spare parts inventory management play a vital role in achieving these goals, and preventive maintenance has increasingly been considered in maintenance policies. Additive manufacturing (AM) has recently been combined with preventive maintenance, and thus represents an emerging research direction. However, few studies have as yet been conducted in this research stream, and we intend to fill this gap. Our study makes three main contributions. First, we address the main limitations of two current models (i.e., assuming that no failure occurs during the replenishment lead time of the spare parts). Second, we propose a new maintenance policy that considers two printing options with different levels of reliability and unitary purchase costs. Third, we develop a decision support system (DSS) to assist managers in deciding whether to implement a preventive maintenance policy that includes AM or conventional manufacturing (CM) parts. We take an interdisciplinary approach to conducting a parametrical analysis where we consider real data on the reliability of CM and AM parts, in addition to the impact of post-processing operations and optimization routines. We find that AM-based preventive maintenance policies are favored when the MTTF and the backorder costs are low and when the failure and maintenance costs are high. These findings have been incorporated into the DSS, which provides thresholds for every parameter to guide practitioners in choosing between AM and CM parts for preventive maintenance, without requiring time-expensive calculations.","author":[{"dropping-particle":"","family":"Lolli","given":"Francesco","non-dropping-particle":"","parse-names":false,"suffix":""},{"dropping-particle":"","family":"Coruzzolo","given":"Antonio Maria","non-dropping-particle":"","parse-names":false,"suffix":""},{"dropping-particle":"","family":"Peron","given":"Mirco","non-dropping-particle":"","parse-names":false,"suffix":""},{"dropping-particle":"","family":"Sgarbossa","given":"Fabio","non-dropping-particle":"","parse-names":false,"suffix":""}],"container-title":"International Journal of Production Economics","id":"ITEM-1","issued":{"date-parts":[["2022","1","1"]]},"page":"108339","publisher":"Elsevier","title":"Age-based preventive maintenance with multiple printing options","type":"article-journal","volume":"243"},"uris":["http://www.mendeley.com/documents/?uuid=b6a8e153-9b20-4783-8c5d-f8bb2c0bf2d2"]},{"id":"ITEM-2","itemData":{"DOI":"10.1016/J.IJPE.2020.107993","ISSN":"0925-5273","abstract":"Due to the main peculiarities of spare parts, i.e. intermittent demands, long procurement lead times and high downtime costs when the parts are not available on time, it is often difficult to find the optimal inventory level. Recently, Additive Manufacturing (AM) has emerged as a promising technique to improve spare parts inventory management thanks to a ‘print on demand’ approach. So far, however, the impact of AM on spare parts inventory management has been little considered, and it is not yet clear when the use of AM for spare parts inventory management would provide benefits over Conventional Manufacturing (CM) techniques. With this paper we thus aim to contribute to the field of AM spare parts inventory management by developing decision trees that can be of support to managers and practitioners. To this aim, we considered a Poisson-based inventory management system and we carried out a parametrical analysis considering different part sizes and complexity, backorder costs and part consumption. Moreover, we evaluated scenarios where the order-up-to level is limited to resemble applications with a limited storage capacity. For the first time, the analysis was not limited to just one AM and one CM technique, but several AM and CM techniques were considered, also combined with different post-process treatments, for a total of nine different sourcing alternatives. In addition, the economic and technical performance of the different sourcing options were obtained thanks to an interdisciplinary approach, where experts from production economics and material science were brought together.","author":[{"dropping-particle":"","family":"Sgarbossa","given":"Fabio","non-dropping-particle":"","parse-names":false,"suffix":""},{"dropping-particle":"","family":"Peron","given":"Mirco","non-dropping-particle":"","parse-names":false,"suffix":""},{"dropping-particle":"","family":"Lolli","given":"Francesco","non-dropping-particle":"","parse-names":false,"suffix":""},{"dropping-particle":"","family":"Balugani","given":"Elia","non-dropping-particle":"","parse-names":false,"suffix":""}],"container-title":"International Journal of Production Economics","id":"ITEM-2","issued":{"date-parts":[["2021","3","1"]]},"page":"107993","publisher":"Elsevier","title":"Conventional or additive manufacturing for spare parts management: An extensive comparison for Poisson demand","type":"article-journal","volume":"233"},"uris":["http://www.mendeley.com/documents/?uuid=b4604536-04f6-3125-8b1e-1deacad6ba20"]},{"id":"ITEM-3","itemData":{"DOI":"10.1108/IJOPM-05-2022-0286","abstract":"Purpose: The purpose of this research is to investigate the contingent adoption of Additive Manufacturing (AM) and propose a typology to evaluate its adoption viability within a firm's supply chain. Design/methodology/approach: By conducting semi-structured interviews of practitioners with deep knowledge of AM and supply chains from diverse industries, this research explores the contingent factors influencing AM adoption and their interaction. Findings: While the AM literature is growing, there is a lack of research investigating how contingent factors influence AM adoption. By reviewing the extant literature on the benefits and barriers of AM, we explain the underlying contingencies that enact them. Further, we use an exploratory approach to validate and uncover underexplored contingent factors that influence AM adoption and group them into technological, organizational and strategic factors. By anchoring to a selected set of contingent factors, a typological framework is developed to explain when and how AM is a viable option. Research limitations/implications: This study focuses on specific industries such as automotive, machine manufacturing, aerospace and defense. Scholars are encouraged to explore the contextual factors affecting AM adoption in particular industries to expand our findings. The authors also acknowledge that the robustness of their framework can be enhanced by integrating the remaining contingent factors. Practical implications: The developed typological framework provides a pathway for practitioners to see how and when AM can be useful in their supply chains. Originality/value: This is the first paper in the supply chain management literature to synthesize contingent factors and identify some overlooked factors for AM adoption. The research is also unique in explaining the interaction among selected factors to provide a typological framework for AM adoption. This research provides novel insights for managers to understand when and where to adopt AM and the key contingent factors involved in AM adoption.","author":[{"dropping-particle":"","family":"Patil","given":"H.","non-dropping-particle":"","parse-names":false,"suffix":""},{"dropping-particle":"","family":"Niranjan","given":"S.","non-dropping-particle":"","parse-names":false,"suffix":""},{"dropping-particle":"","family":"Narayanamurthy","given":"G.","non-dropping-particle":"","parse-names":false,"suffix":""},{"dropping-particle":"","family":"Narayanan","given":"A.","non-dropping-particle":"","parse-names":false,"suffix":""}],"container-title":"International Journal of Operations and Production Management","id":"ITEM-3","issue":"3","issued":{"date-parts":[["2023"]]},"page":"489-519","title":"Investigating contingent adoption of additive manufacturing in supply chains","type":"article-journal","volume":"43"},"uris":["http://www.mendeley.com/documents/?uuid=e6c105d5-afd3-362c-b32d-4f3e4625b33f"]}],"mendeley":{"formattedCitation":"(Sgarbossa &lt;i&gt;et al.&lt;/i&gt;, 2021; Francesco Lolli &lt;i&gt;et al.&lt;/i&gt;, 2022; Patil &lt;i&gt;et al.&lt;/i&gt;, 2023)","manualFormatting":"(Sgarbossa et al., 2021; Lolli et al., 2022; Patil et al., 2023)","plainTextFormattedCitation":"(Sgarbossa et al., 2021; Francesco Lolli et al., 2022; Patil et al., 2023)","previouslyFormattedCitation":"(Sgarbossa &lt;i&gt;et al.&lt;/i&gt;, 2021; Francesco Lolli &lt;i&gt;et al.&lt;/i&gt;, 2022; Patil &lt;i&gt;et al.&lt;/i&gt;, 2023)"},"properties":{"noteIndex":0},"schema":"https://github.com/citation-style-language/schema/raw/master/csl-citation.json"}</w:instrText>
      </w:r>
      <w:r>
        <w:rPr>
          <w:lang w:val="en-US"/>
        </w:rPr>
        <w:fldChar w:fldCharType="separate"/>
      </w:r>
      <w:r w:rsidRPr="00501104">
        <w:rPr>
          <w:noProof/>
          <w:lang w:val="en-US"/>
        </w:rPr>
        <w:t xml:space="preserve">(Patil </w:t>
      </w:r>
      <w:r w:rsidRPr="00501104">
        <w:rPr>
          <w:i/>
          <w:noProof/>
          <w:lang w:val="en-US"/>
        </w:rPr>
        <w:t>et al.</w:t>
      </w:r>
      <w:r w:rsidRPr="00501104">
        <w:rPr>
          <w:noProof/>
          <w:lang w:val="en-US"/>
        </w:rPr>
        <w:t>, 2023)</w:t>
      </w:r>
      <w:r>
        <w:rPr>
          <w:lang w:val="en-US"/>
        </w:rPr>
        <w:fldChar w:fldCharType="end"/>
      </w:r>
      <w:r>
        <w:rPr>
          <w:lang w:val="en-US"/>
        </w:rPr>
        <w:t>. This leads to a</w:t>
      </w:r>
      <w:r w:rsidRPr="0021208C">
        <w:rPr>
          <w:lang w:val="en-US"/>
        </w:rPr>
        <w:t xml:space="preserve"> raw material utilization that is much higher than CM technologies</w:t>
      </w:r>
      <w:r>
        <w:rPr>
          <w:lang w:val="en-US"/>
        </w:rPr>
        <w:t xml:space="preserve">, which are instead subtractive technologies </w:t>
      </w:r>
      <w:r>
        <w:rPr>
          <w:lang w:val="en-US"/>
        </w:rPr>
        <w:fldChar w:fldCharType="begin" w:fldLock="1"/>
      </w:r>
      <w:r>
        <w:rPr>
          <w:lang w:val="en-US"/>
        </w:rPr>
        <w:instrText>ADDIN CSL_CITATION {"citationItems":[{"id":"ITEM-1","itemData":{"DOI":"10.1504/IJISM.2022.124438","abstract":"The vulnerability of supply chains is more evident during crises. Recently, the COVID-19 pandemic, container ship blockades, and marine traffic jams in the Suez Canal have caused severe supply disruptions. Additive manufacturing (AM) often referred to as 3D printing, at demand sites, can solve supply disruptions. This study investigates how AM in different configurations affects supply availability. To this end, we simulate a healthcare supply chain. The simulation considers daily business demand and operational and disruptive supply risks. We measure demand, orders, stock levels, and availability indicators and compare them across supply configurations. The simulation allows identifying the most effective resilience configuration related to the cost-per-availability ratio. Overall, simulations support using AM as a risk-mitigation strategy.","author":[{"dropping-particle":"","family":"Meyer","given":"M.M.","non-dropping-particle":"","parse-names":false,"suffix":""},{"dropping-particle":"","family":"Glas","given":"A.H.","non-dropping-particle":"","parse-names":false,"suffix":""},{"dropping-particle":"","family":"Eßig","given":"M.","non-dropping-particle":"","parse-names":false,"suffix":""}],"container-title":"International Journal of Integrated Supply Management","id":"ITEM-1","issue":"3","issued":{"date-parts":[["2022"]]},"page":"304-328","title":"Using additive manufacturing in supply chains: a simulation-based analysis of supply resilience","type":"article-journal","volume":"15"},"uris":["http://www.mendeley.com/documents/?uuid=96836629-a5a9-3f18-84fd-19a5422d7695"]},{"id":"ITEM-2","itemData":{"DOI":"10.3390/APP10124135","abstract":"The eruption of the severe acute respiratory syndrome coronavirus 2 (SARS-CoV-2) (corona virus disease, COVID-19) in Wuhan, China, and its global spread has led to an exponentially growing number of infected patients, currently exceeding over 6.6 million and over 390,000 deaths as of the 5th of June 2020. In this pandemic situation, health systems have been put under stress, and the demand for personal protective equipment (PPE) exceeded the delivery capabilities of suppliers. To address this issue, 3D printing was identified as a possible solution to quickly produce PPE items such as face shields, mask straps, masks, valves, and ear savers. Around the world, companies, universities, research institutions, and private individuals/hobbyists stepped into the void, using their 3D printers to support hospitals, doctors, nursing homes, and even refugee camps by providing them with PPE. In Germany, the makervsvirus movement took up the challenge and connected thousands of end users, makers, companies, and logistic providers for the production and supply of face shields, protective masks, and ear savers. The Karlsruhe Institute of Technology (KIT) also joined the makervsvirus movement and used its facilities to print headbands for face shield assemblies and ear savers. Within this paper, the challenges and lessons learned from the quick ramp up of a research laboratory to a production site for medium-sized batches of PPE, the limitations in material supply, selection criteria for suitable models, quality measures, and future prospects are reported and conclusions drawn.","author":[{"dropping-particle":"","family":"Mueller","given":"T.","non-dropping-particle":"","parse-names":false,"suffix":""},{"dropping-particle":"","family":"Elkaseer","given":"A.","non-dropping-particle":"","parse-names":false,"suffix":""},{"dropping-particle":"","family":"Charles","given":"A.","non-dropping-particle":"","parse-names":false,"suffix":""},{"dropping-particle":"","family":"Fauth","given":"J.","non-dropping-particle":"","parse-names":false,"suffix":""},{"dropping-particle":"","family":"Rabsch","given":"D.","non-dropping-particle":"","parse-names":false,"suffix":""},{"dropping-particle":"","family":"Scholz","given":"A.","non-dropping-particle":"","parse-names":false,"suffix":""},{"dropping-particle":"","family":"Marquardt","given":"C.","non-dropping-particle":"","parse-names":false,"suffix":""},{"dropping-particle":"","family":"Nau","given":"K.","non-dropping-particle":"","parse-names":false,"suffix":""},{"dropping-particle":"","family":"Scholz","given":"S.G.","non-dropping-particle":"","parse-names":false,"suffix":""}],"container-title":"Applied Sciences (Switzerland)","id":"ITEM-2","issue":"12","issued":{"date-parts":[["2020"]]},"page":"1-14","title":"Eight weeks later-the unprecedented rise of 3D printing during the COVID-19 pandemic-A case study, lessons learned, and implications on the future of global decentralized manufacturing","type":"article-journal","volume":"10"},"uris":["http://www.mendeley.com/documents/?uuid=01f224e5-d033-3bd5-b798-0cc745813706"]}],"mendeley":{"formattedCitation":"(Mueller &lt;i&gt;et al.&lt;/i&gt;, 2020; Meyer, Glas and Eßig, 2022c)","plainTextFormattedCitation":"(Mueller et al., 2020; Meyer, Glas and Eßig, 2022c)","previouslyFormattedCitation":"(Mueller &lt;i&gt;et al.&lt;/i&gt;, 2020; Meyer, Glas and Eßig, 2022c)"},"properties":{"noteIndex":0},"schema":"https://github.com/citation-style-language/schema/raw/master/csl-citation.json"}</w:instrText>
      </w:r>
      <w:r>
        <w:rPr>
          <w:lang w:val="en-US"/>
        </w:rPr>
        <w:fldChar w:fldCharType="separate"/>
      </w:r>
      <w:r w:rsidRPr="000D07BA">
        <w:rPr>
          <w:noProof/>
          <w:lang w:val="en-US"/>
        </w:rPr>
        <w:t>(Meyer</w:t>
      </w:r>
      <w:r>
        <w:rPr>
          <w:noProof/>
          <w:lang w:val="en-US"/>
        </w:rPr>
        <w:t xml:space="preserve"> </w:t>
      </w:r>
      <w:r w:rsidRPr="00226D01">
        <w:rPr>
          <w:i/>
          <w:noProof/>
          <w:color w:val="FF0000"/>
          <w:lang w:val="en-US"/>
        </w:rPr>
        <w:t xml:space="preserve">et al. </w:t>
      </w:r>
      <w:r w:rsidRPr="000D07BA">
        <w:rPr>
          <w:noProof/>
          <w:lang w:val="en-US"/>
        </w:rPr>
        <w:t>2022c)</w:t>
      </w:r>
      <w:r>
        <w:rPr>
          <w:lang w:val="en-US"/>
        </w:rPr>
        <w:fldChar w:fldCharType="end"/>
      </w:r>
      <w:r w:rsidRPr="0021208C">
        <w:rPr>
          <w:lang w:val="en-US"/>
        </w:rPr>
        <w:t>.</w:t>
      </w:r>
      <w:r>
        <w:rPr>
          <w:lang w:val="en-US"/>
        </w:rPr>
        <w:t xml:space="preserve"> </w:t>
      </w:r>
      <w:r w:rsidRPr="0021208C">
        <w:rPr>
          <w:lang w:val="en-US"/>
        </w:rPr>
        <w:t>A typical parameter used to express such efficiency is the buy-to-fly ratio</w:t>
      </w:r>
      <w:r>
        <w:rPr>
          <w:rStyle w:val="FootnoteReference"/>
          <w:lang w:val="en-US"/>
        </w:rPr>
        <w:footnoteReference w:id="1"/>
      </w:r>
      <w:r>
        <w:rPr>
          <w:lang w:val="en-US"/>
        </w:rPr>
        <w:t>:</w:t>
      </w:r>
      <w:r w:rsidRPr="0021208C">
        <w:rPr>
          <w:lang w:val="en-US"/>
        </w:rPr>
        <w:t xml:space="preserve"> AM technologies</w:t>
      </w:r>
      <w:r>
        <w:rPr>
          <w:lang w:val="en-US"/>
        </w:rPr>
        <w:t xml:space="preserve">, allowing </w:t>
      </w:r>
      <w:r w:rsidRPr="0021208C">
        <w:rPr>
          <w:lang w:val="en-US"/>
        </w:rPr>
        <w:t>the production of near net shape products</w:t>
      </w:r>
      <w:r>
        <w:rPr>
          <w:lang w:val="en-US"/>
        </w:rPr>
        <w:t>,</w:t>
      </w:r>
      <w:r w:rsidRPr="0021208C">
        <w:rPr>
          <w:lang w:val="en-US"/>
        </w:rPr>
        <w:t xml:space="preserve"> lead to a buy-to-fly ratio that is close to 1:1, while CM technologies lead to a buy-to-fly ratio that typically ranges between 10:1 and 15–20:1, with peaks of 40:1 for complex components </w:t>
      </w:r>
      <w:r>
        <w:rPr>
          <w:lang w:val="en-US"/>
        </w:rPr>
        <w:fldChar w:fldCharType="begin" w:fldLock="1"/>
      </w:r>
      <w:r>
        <w:rPr>
          <w:lang w:val="en-US"/>
        </w:rPr>
        <w:instrText>ADDIN CSL_CITATION {"citationItems":[{"id":"ITEM-1","itemData":{"DOI":"10.3390/met9121286","abstract":"Metal additive manufacturing (AM) has matured from its infancy in the research stage to the fabrication of a wide range of commercial functional applications. In particular, at present, metal AM is now popular in the aerospace industry to build and repair various components for commercial and military aircraft, as well as outer space vehicles. Firstly, this review describes the categories of AM technologies that are commonly used to fabricate metallic parts. Then, the evolution of metal AM used in the aerospace industry from just prototyping to the manufacturing of propulsion systems and structural components is also highlighted. In addition, current outstanding issues that prevent metal AM from entering mass production in the aerospace industry are discussed, including the development of standards and qualifications, sustainability, and supply chain development.","author":[{"dropping-particle":"","family":"Yusuf","given":"S.M.","non-dropping-particle":"","parse-names":false,"suffix":""},{"dropping-particle":"","family":"Cutler","given":"S.","non-dropping-particle":"","parse-names":false,"suffix":""},{"dropping-particle":"","family":"Gao","given":"N.","non-dropping-particle":"","parse-names":false,"suffix":""}],"container-title":"Metals","id":"ITEM-1","issue":"12","issued":{"date-parts":[["2019"]]},"title":"Review: The impact of metal additive manufacturing on the aerospace industry","type":"article-journal","volume":"9"},"uris":["http://www.mendeley.com/documents/?uuid=b99f42fc-8217-3cdd-a0f9-2bd82121e3d7"]}],"mendeley":{"formattedCitation":"(Yusuf, Cutler and Gao, 2019)","plainTextFormattedCitation":"(Yusuf, Cutler and Gao, 2019)","previouslyFormattedCitation":"(Yusuf, Cutler and Gao, 2019)"},"properties":{"noteIndex":0},"schema":"https://github.com/citation-style-language/schema/raw/master/csl-citation.json"}</w:instrText>
      </w:r>
      <w:r>
        <w:rPr>
          <w:lang w:val="en-US"/>
        </w:rPr>
        <w:fldChar w:fldCharType="separate"/>
      </w:r>
      <w:r w:rsidRPr="00600962">
        <w:rPr>
          <w:noProof/>
          <w:lang w:val="en-US"/>
        </w:rPr>
        <w:t>(Yusuf</w:t>
      </w:r>
      <w:r>
        <w:rPr>
          <w:noProof/>
          <w:lang w:val="en-US"/>
        </w:rPr>
        <w:t xml:space="preserve"> </w:t>
      </w:r>
      <w:r w:rsidRPr="00226D01">
        <w:rPr>
          <w:i/>
          <w:noProof/>
          <w:color w:val="FF0000"/>
          <w:lang w:val="en-US"/>
        </w:rPr>
        <w:t>et al.</w:t>
      </w:r>
      <w:r w:rsidRPr="00600962">
        <w:rPr>
          <w:noProof/>
          <w:lang w:val="en-US"/>
        </w:rPr>
        <w:t>, 2019)</w:t>
      </w:r>
      <w:r>
        <w:rPr>
          <w:lang w:val="en-US"/>
        </w:rPr>
        <w:fldChar w:fldCharType="end"/>
      </w:r>
      <w:r w:rsidRPr="0021208C">
        <w:rPr>
          <w:lang w:val="en-US"/>
        </w:rPr>
        <w:t>.</w:t>
      </w:r>
    </w:p>
    <w:p w14:paraId="4E4E2E73" w14:textId="77777777" w:rsidR="00A67FB1" w:rsidRPr="0021208C" w:rsidRDefault="00A67FB1" w:rsidP="00A67FB1">
      <w:pPr>
        <w:jc w:val="both"/>
        <w:rPr>
          <w:lang w:val="en-US"/>
        </w:rPr>
      </w:pPr>
      <w:r w:rsidRPr="0021208C">
        <w:rPr>
          <w:lang w:val="en-US"/>
        </w:rPr>
        <w:t>In conclusion, we can derive the following proposition:</w:t>
      </w:r>
    </w:p>
    <w:p w14:paraId="2858DB6E" w14:textId="77777777" w:rsidR="00A67FB1" w:rsidRPr="0021208C" w:rsidRDefault="00A67FB1" w:rsidP="00A67FB1">
      <w:pPr>
        <w:jc w:val="both"/>
        <w:rPr>
          <w:lang w:val="en-US"/>
        </w:rPr>
      </w:pPr>
      <w:r w:rsidRPr="0021208C">
        <w:rPr>
          <w:b/>
          <w:bCs/>
          <w:i/>
          <w:iCs/>
          <w:lang w:val="en-US"/>
        </w:rPr>
        <w:t xml:space="preserve">Proposition </w:t>
      </w:r>
      <w:r>
        <w:rPr>
          <w:b/>
          <w:bCs/>
          <w:i/>
          <w:iCs/>
          <w:lang w:val="en-US"/>
        </w:rPr>
        <w:t>O9</w:t>
      </w:r>
      <w:r w:rsidRPr="0021208C">
        <w:rPr>
          <w:lang w:val="en-US"/>
        </w:rPr>
        <w:t>:</w:t>
      </w:r>
      <w:r w:rsidRPr="0021208C">
        <w:rPr>
          <w:b/>
          <w:bCs/>
          <w:sz w:val="24"/>
          <w:szCs w:val="24"/>
          <w:lang w:val="en-US"/>
        </w:rPr>
        <w:t xml:space="preserve"> </w:t>
      </w:r>
      <w:r w:rsidRPr="0021208C">
        <w:rPr>
          <w:lang w:val="en-US"/>
        </w:rPr>
        <w:t>AM assures a buy-to-fly ratio of almost 1:1, thus drastically reducing waste compared to CM techniques.</w:t>
      </w:r>
    </w:p>
    <w:bookmarkEnd w:id="2"/>
    <w:p w14:paraId="73E6C2C8" w14:textId="77777777" w:rsidR="00A67FB1" w:rsidRPr="00D376C0" w:rsidRDefault="00A67FB1" w:rsidP="00A67FB1">
      <w:pPr>
        <w:jc w:val="both"/>
        <w:rPr>
          <w:b/>
          <w:bCs/>
          <w:i/>
          <w:iCs/>
          <w:lang w:val="en-US"/>
        </w:rPr>
      </w:pPr>
      <w:r w:rsidRPr="001870F8">
        <w:rPr>
          <w:b/>
          <w:bCs/>
          <w:i/>
          <w:iCs/>
          <w:lang w:val="en-US"/>
        </w:rPr>
        <w:t>MTO Production</w:t>
      </w:r>
    </w:p>
    <w:p w14:paraId="76CB58DB" w14:textId="5518CB58" w:rsidR="00A67FB1" w:rsidRPr="00D376C0" w:rsidRDefault="00A67FB1" w:rsidP="00A67FB1">
      <w:pPr>
        <w:jc w:val="both"/>
        <w:rPr>
          <w:lang w:val="en-US"/>
        </w:rPr>
      </w:pPr>
      <w:r w:rsidRPr="00D376C0">
        <w:rPr>
          <w:lang w:val="en-US"/>
        </w:rPr>
        <w:t>One of the advantages emerging from</w:t>
      </w:r>
      <w:r>
        <w:rPr>
          <w:lang w:val="en-US"/>
        </w:rPr>
        <w:t xml:space="preserve"> the fact that </w:t>
      </w:r>
      <w:r w:rsidRPr="00D376C0">
        <w:rPr>
          <w:lang w:val="en-US"/>
        </w:rPr>
        <w:t xml:space="preserve">AM </w:t>
      </w:r>
      <w:r>
        <w:rPr>
          <w:lang w:val="en-US"/>
        </w:rPr>
        <w:t>enables the production of parts</w:t>
      </w:r>
      <w:r w:rsidRPr="00D376C0">
        <w:rPr>
          <w:lang w:val="en-US"/>
        </w:rPr>
        <w:t xml:space="preserve"> without any tooling or set-ups is that AM “</w:t>
      </w:r>
      <w:r w:rsidRPr="00D376C0">
        <w:rPr>
          <w:i/>
          <w:iCs/>
          <w:lang w:val="en-US"/>
        </w:rPr>
        <w:t>facilitates on-demand production of personalized medical</w:t>
      </w:r>
      <w:r w:rsidRPr="00D376C0">
        <w:rPr>
          <w:lang w:val="en-US"/>
        </w:rPr>
        <w:t>”</w:t>
      </w:r>
      <w:r>
        <w:rPr>
          <w:lang w:val="en-US"/>
        </w:rPr>
        <w:t xml:space="preserve">. Therefore, </w:t>
      </w:r>
      <w:r w:rsidRPr="00D376C0">
        <w:rPr>
          <w:lang w:val="en-US"/>
        </w:rPr>
        <w:t>AM supports the design of parts “</w:t>
      </w:r>
      <w:r w:rsidRPr="00D376C0">
        <w:rPr>
          <w:i/>
          <w:iCs/>
          <w:lang w:val="en-US"/>
        </w:rPr>
        <w:t>under a Make-To-Order (MTO) strategy</w:t>
      </w:r>
      <w:r w:rsidRPr="00D376C0">
        <w:rPr>
          <w:lang w:val="en-US"/>
        </w:rPr>
        <w:t>”</w:t>
      </w:r>
      <w:r>
        <w:rPr>
          <w:lang w:val="en-US"/>
        </w:rPr>
        <w:t xml:space="preserve"> (</w:t>
      </w:r>
      <w:proofErr w:type="spellStart"/>
      <w:r w:rsidRPr="008768B1">
        <w:rPr>
          <w:noProof/>
          <w:lang w:val="en-US"/>
        </w:rPr>
        <w:t>Emelogu</w:t>
      </w:r>
      <w:proofErr w:type="spellEnd"/>
      <w:r w:rsidRPr="008768B1">
        <w:rPr>
          <w:noProof/>
          <w:lang w:val="en-US"/>
        </w:rPr>
        <w:t xml:space="preserve"> </w:t>
      </w:r>
      <w:r w:rsidRPr="008768B1">
        <w:rPr>
          <w:i/>
          <w:noProof/>
          <w:lang w:val="en-US"/>
        </w:rPr>
        <w:t>et al.</w:t>
      </w:r>
      <w:r>
        <w:rPr>
          <w:i/>
          <w:noProof/>
          <w:lang w:val="en-US"/>
        </w:rPr>
        <w:t>,</w:t>
      </w:r>
      <w:r>
        <w:rPr>
          <w:lang w:val="en-US"/>
        </w:rPr>
        <w:t xml:space="preserve"> </w:t>
      </w:r>
      <w:r>
        <w:rPr>
          <w:lang w:val="en-US"/>
        </w:rPr>
        <w:fldChar w:fldCharType="begin" w:fldLock="1"/>
      </w:r>
      <w:r>
        <w:rPr>
          <w:lang w:val="en-US"/>
        </w:rPr>
        <w:instrText>ADDIN CSL_CITATION {"citationItems":[{"id":"ITEM-1","itemData":{"DOI":"10.1016/j.cirpj.2018.12.001","abstract":"The fabrication of biomedical devices close to hospitals using Additive Manufacturing (AM) technology has been garnering a lot of attention due to the many potential benefits it provides. Unlike biomedical devices fabricated via Traditional Manufacturing (TM), usually available from suppliers out of the immediate region, biomedical implants manufactured through AM enables surgeons to receive more customized, sophisticated, and patient-specific parts on-demand with faster response, lower inventory level, and reduced delivery costs. However, the AM deployment approach which determines how close the manufacturing point is to the hospitals has a huge impact on the supply chain, and influences the amount of these benefits reaped by the patient, hospitals, and also the AM providers. The choice of deployment approach (central, distributed, or hybrid) remains an open question requiring careful investigation due to the relatively high AM machine and personnel costs, as well as uncertainties in the future. This study proposes a Continuous Approximation (CA) model that quantifies the supply chain network cost associated with AM-produced biomedical implants. We present an optimization algorithm that calculates the locations of the AM machines and the hospitals that they serve (otherwise known as the AM facility's influence area), the quantity of raw materials to be kept in inventory at a central raw material warehouse (CRW), and the number of distributed AM facilities to minimize the total network cost and achieve a satisfactory patient satisfaction. We apply the cost model to a real-world case study that focuses on the use of biomedical implants in hospitals in 12 states of southeastern USA. Moreover, to demonstrate the effect of different parameters affecting the optimal decision, a number of different sensitivity analysis have been conducted.","author":[{"dropping-particle":"","family":"Emelogu","given":"A.","non-dropping-particle":"","parse-names":false,"suffix":""},{"dropping-particle":"","family":"Chowdhury","given":"S.","non-dropping-particle":"","parse-names":false,"suffix":""},{"dropping-particle":"","family":"Marufuzzaman","given":"M.","non-dropping-particle":"","parse-names":false,"suffix":""},{"dropping-particle":"","family":"Bian","given":"L.","non-dropping-particle":"","parse-names":false,"suffix":""}],"container-title":"CIRP Journal of Manufacturing Science and Technology","id":"ITEM-1","issued":{"date-parts":[["2019"]]},"page":"17-34","title":"Distributed or centralized? A novel supply chain configuration of additively manufactured biomedical implants for southeastern US States","type":"article-journal","volume":"24"},"suppress-author":1,"uris":["http://www.mendeley.com/documents/?uuid=7182ad0f-7a1b-3e88-9f5d-22f8c29951e0"]}],"mendeley":{"formattedCitation":"(2019)","manualFormatting":"2019)","plainTextFormattedCitation":"(2019)","previouslyFormattedCitation":"(2019)"},"properties":{"noteIndex":0},"schema":"https://github.com/citation-style-language/schema/raw/master/csl-citation.json"}</w:instrText>
      </w:r>
      <w:r>
        <w:rPr>
          <w:lang w:val="en-US"/>
        </w:rPr>
        <w:fldChar w:fldCharType="separate"/>
      </w:r>
      <w:r w:rsidRPr="006550A9">
        <w:rPr>
          <w:noProof/>
          <w:lang w:val="en-US"/>
        </w:rPr>
        <w:t>2019</w:t>
      </w:r>
      <w:r>
        <w:rPr>
          <w:noProof/>
          <w:color w:val="FF0000"/>
          <w:lang w:val="en-US"/>
        </w:rPr>
        <w:t>, p.6</w:t>
      </w:r>
      <w:r w:rsidRPr="006550A9">
        <w:rPr>
          <w:noProof/>
          <w:lang w:val="en-US"/>
        </w:rPr>
        <w:t>)</w:t>
      </w:r>
      <w:r>
        <w:rPr>
          <w:lang w:val="en-US"/>
        </w:rPr>
        <w:fldChar w:fldCharType="end"/>
      </w:r>
      <w:r w:rsidRPr="00D376C0">
        <w:rPr>
          <w:lang w:val="en-US"/>
        </w:rPr>
        <w:t>, where inventory levels are reduced</w:t>
      </w:r>
      <w:r>
        <w:rPr>
          <w:lang w:val="en-US"/>
        </w:rPr>
        <w:t xml:space="preserve"> </w:t>
      </w:r>
      <w:r>
        <w:rPr>
          <w:lang w:val="en-US"/>
        </w:rPr>
        <w:fldChar w:fldCharType="begin" w:fldLock="1"/>
      </w:r>
      <w:r>
        <w:rPr>
          <w:lang w:val="en-US"/>
        </w:rPr>
        <w:instrText>ADDIN CSL_CITATION {"citationItems":[{"id":"ITEM-1","itemData":{"DOI":"10.1007/s12008-022-00956-4","abstract":"Additive Manufacturing (AM) technology enables the production of personalized goods at reduced development costs, shorter lead times, lower energy consumption during manufacturing, and decreased material waste. AM will be consolidated as a leading technology in numerous sectors in the near future due to the maturity of the technology, the wide range of possibilities afforded by 3D printing, and the institutional push. One of the most important aspects of Industry 4.0 is 3D printing. It may be used to fabricate complicated parts and allows companies to cut inventory, develop on-demand items, create smaller localized manufacturing conditions, and even shorten supply chains. AM is expected to increase rapidly in the future because of its above stated remarkable “performance record.“ According to a report published the AM market is predicted to produce US$2 trillion worth of components and end products by year 2030. Hence integration of smart technology and production systems or indirectly one can say that AM is promoting Industry 4.0 and it plays a pivotal role in solving some of the 4th industrial revolution’s most important needs. AM is a future paradigm for futuristic production systems, and Industry 4.0 will leverage its potential to reach essential goals. AM will be found now days in a variety of industrial applications including aerospace and health care to consumer goods. This review article discusses about brief AM technology, history, its industrial applications, challenges, and future prospective. Finally, case studies using AM has been considered.","author":[{"dropping-particle":"","family":"Prashar","given":"G.","non-dropping-particle":"","parse-names":false,"suffix":""},{"dropping-particle":"","family":"Vasudev","given":"H.","non-dropping-particle":"","parse-names":false,"suffix":""},{"dropping-particle":"","family":"Bhuddhi","given":"D.","non-dropping-particle":"","parse-names":false,"suffix":""}],"container-title":"International Journal on Interactive Design and Manufacturing","id":"ITEM-1","issued":{"date-parts":[["2022"]]},"title":"Additive manufacturing: expanding 3D printing horizon in industry 4.0","type":"article-journal"},"uris":["http://www.mendeley.com/documents/?uuid=bca858e6-628b-3d4b-8fbf-9c27b155f28d"]},{"id":"ITEM-2","itemData":{"DOI":"10.1108/JMTM-01-2017-0004","abstract":"Purpose - The purpose of this paper is to approximate the impact that additive manufacturing (AM) will have on firm inventory performance (IP) and customer satisfaction (CS) when it is applied within the spare parts (SP) supply chain of manufacturing organisations. This research also explores the influence of customer sensitivity (CSy) to price and delivery lead time and supply risk (SR) within those approximations. Design/methodology/approach - An online survey was used to collect the primary data for this research. Data were collected from 69 respondents working for organisations in two industrial segments within the UK manufacturing sector: \"Industrial and Commercial Machinery and Computer Equipment\" and \"Measuring, Analysing and Controlling Instruments, Photographic, Medical and Optical Instruments\". The respondents worked for entities that were categorised in three groups: customers, suppliers, and entities that were both customers and suppliers. The groups that were self-identified as \"customers\" or \"suppliers\" answered 20 survey items each and the group that was identified as both \"customers\" and \"suppliers\" answered 40 survey items. Findings - The results revealed that AM was considered a suitable vehicle for the fulfilment of SP demand. However, AM appeared to make no material difference to CS; the scenario used improved delivery time of SP but increased price. Also, AM was thought to improve IP through less reliance on buffer stock to manage SR and spikes in demand and less carrying of SP at risk of obsolescence. Research limitations/implications - The respondents worked for entities within two manufacturing industry segments within the UK and the insights garnered may not be indicative of similar organisations competing in other manufacturing industry segments within the UK or in other countries. In addition, approximately 82 per cent of the surveyed respondents worked for small organisations with fewer than 100 employees and the results may differ for larger organisations. Further limitations were the relatively small sample size and lack of open-ended questions used in the survey. Larger sample size and the usage of open-ended survey questions may lead to more reliable and valuable responses and feedback. Practical implications - The findings from this research are considered to be of interest to practitioners contemplating adoption of AM and to developers of AM wishing to increase market share due to the positive reaction of entities withi…","author":[{"dropping-particle":"","family":"Muir","given":"M.","non-dropping-particle":"","parse-names":false,"suffix":""},{"dropping-particle":"","family":"Haddud","given":"A.","non-dropping-particle":"","parse-names":false,"suffix":""}],"container-title":"Journal of Manufacturing Technology Management","id":"ITEM-2","issue":"2","issued":{"date-parts":[["2018"]]},"page":"372-397","title":"Additive manufacturing in the mechanical engineering and medical industries spare parts supply chain","type":"article-journal","volume":"29"},"uris":["http://www.mendeley.com/documents/?uuid=02663933-703e-3b07-9d19-6f958d829113"]}],"mendeley":{"formattedCitation":"(Muir and Haddud, 2018; Prashar, Vasudev and Bhuddhi, 2022)","plainTextFormattedCitation":"(Muir and Haddud, 2018; Prashar, Vasudev and Bhuddhi, 2022)","previouslyFormattedCitation":"(Muir and Haddud, 2018; Prashar, Vasudev and Bhuddhi, 2022)"},"properties":{"noteIndex":0},"schema":"https://github.com/citation-style-language/schema/raw/master/csl-citation.json"}</w:instrText>
      </w:r>
      <w:r>
        <w:rPr>
          <w:lang w:val="en-US"/>
        </w:rPr>
        <w:fldChar w:fldCharType="separate"/>
      </w:r>
      <w:r w:rsidRPr="008768B1">
        <w:rPr>
          <w:noProof/>
          <w:lang w:val="en-US"/>
        </w:rPr>
        <w:t>(Muir and Haddud, 2018)</w:t>
      </w:r>
      <w:r>
        <w:rPr>
          <w:lang w:val="en-US"/>
        </w:rPr>
        <w:fldChar w:fldCharType="end"/>
      </w:r>
      <w:r w:rsidRPr="00D376C0">
        <w:rPr>
          <w:lang w:val="en-US"/>
        </w:rPr>
        <w:t>.</w:t>
      </w:r>
    </w:p>
    <w:p w14:paraId="721CC078" w14:textId="77777777" w:rsidR="00A67FB1" w:rsidRPr="00D376C0" w:rsidRDefault="00A67FB1" w:rsidP="00A67FB1">
      <w:pPr>
        <w:jc w:val="both"/>
        <w:rPr>
          <w:lang w:val="en-US"/>
        </w:rPr>
      </w:pPr>
      <w:r w:rsidRPr="00D376C0">
        <w:rPr>
          <w:lang w:val="en-US"/>
        </w:rPr>
        <w:t>In conclusion, we can derive the following proposition:</w:t>
      </w:r>
    </w:p>
    <w:p w14:paraId="54109F9F" w14:textId="77777777" w:rsidR="00A67FB1" w:rsidRPr="00D376C0" w:rsidRDefault="00A67FB1" w:rsidP="00A67FB1">
      <w:pPr>
        <w:jc w:val="both"/>
        <w:rPr>
          <w:lang w:val="en-US"/>
        </w:rPr>
      </w:pPr>
      <w:r w:rsidRPr="00D376C0">
        <w:rPr>
          <w:b/>
          <w:bCs/>
          <w:i/>
          <w:iCs/>
          <w:lang w:val="en-US"/>
        </w:rPr>
        <w:t>Proposition O10</w:t>
      </w:r>
      <w:r w:rsidRPr="00D376C0">
        <w:rPr>
          <w:lang w:val="en-US"/>
        </w:rPr>
        <w:t>:</w:t>
      </w:r>
      <w:r w:rsidRPr="00D376C0">
        <w:rPr>
          <w:b/>
          <w:bCs/>
          <w:sz w:val="24"/>
          <w:szCs w:val="24"/>
          <w:lang w:val="en-US"/>
        </w:rPr>
        <w:t xml:space="preserve"> </w:t>
      </w:r>
      <w:r w:rsidRPr="00D376C0">
        <w:rPr>
          <w:lang w:val="en-US"/>
        </w:rPr>
        <w:t>AM enables the possibility to switch from make to stock (MTS) to make to order (MTO) and hence to lower inventory levels (and hence costs).</w:t>
      </w:r>
    </w:p>
    <w:p w14:paraId="1CC8837C" w14:textId="77777777" w:rsidR="00A67FB1" w:rsidRPr="00EB4E33" w:rsidRDefault="00A67FB1" w:rsidP="00A67FB1">
      <w:pPr>
        <w:jc w:val="both"/>
        <w:rPr>
          <w:b/>
          <w:bCs/>
          <w:i/>
          <w:iCs/>
          <w:lang w:val="en-US"/>
        </w:rPr>
      </w:pPr>
      <w:r w:rsidRPr="001552AF">
        <w:rPr>
          <w:b/>
          <w:bCs/>
          <w:i/>
          <w:iCs/>
          <w:lang w:val="en-US"/>
        </w:rPr>
        <w:t>Simpler Supply Chain</w:t>
      </w:r>
    </w:p>
    <w:p w14:paraId="5368F507" w14:textId="6F845D47" w:rsidR="00A67FB1" w:rsidRPr="00EB4E33" w:rsidRDefault="00A67FB1" w:rsidP="00A67FB1">
      <w:pPr>
        <w:jc w:val="both"/>
        <w:rPr>
          <w:lang w:val="en-US"/>
        </w:rPr>
      </w:pPr>
      <w:r w:rsidRPr="00EB4E33">
        <w:rPr>
          <w:lang w:val="en-US"/>
        </w:rPr>
        <w:t xml:space="preserve">As </w:t>
      </w:r>
      <w:r>
        <w:rPr>
          <w:lang w:val="en-US"/>
        </w:rPr>
        <w:t xml:space="preserve">described before, </w:t>
      </w:r>
      <w:r w:rsidRPr="008458F1">
        <w:rPr>
          <w:noProof/>
          <w:lang w:val="en-US"/>
        </w:rPr>
        <w:t xml:space="preserve">Huang </w:t>
      </w:r>
      <w:r w:rsidRPr="008458F1">
        <w:rPr>
          <w:i/>
          <w:noProof/>
          <w:lang w:val="en-US"/>
        </w:rPr>
        <w:t>et al.</w:t>
      </w:r>
      <w:r>
        <w:rPr>
          <w:lang w:val="en-US"/>
        </w:rPr>
        <w:t xml:space="preserve"> </w:t>
      </w:r>
      <w:r>
        <w:rPr>
          <w:lang w:val="en-US"/>
        </w:rPr>
        <w:fldChar w:fldCharType="begin" w:fldLock="1"/>
      </w:r>
      <w:r>
        <w:rPr>
          <w:lang w:val="en-US"/>
        </w:rPr>
        <w:instrText>ADDIN CSL_CITATION {"citationItems":[{"id":"ITEM-1","itemData":{"DOI":"10.1007/s00170-012-4558-5","abstract":"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 2012 Springer-Verlag London.","author":[{"dropping-particle":"","family":"Huang","given":"S.H.","non-dropping-particle":"","parse-names":false,"suffix":""},{"dropping-particle":"","family":"Liu","given":"P.","non-dropping-particle":"","parse-names":false,"suffix":""},{"dropping-particle":"","family":"Mokasdar","given":"A.","non-dropping-particle":"","parse-names":false,"suffix":""},{"dropping-particle":"","family":"Hou","given":"L.","non-dropping-particle":"","parse-names":false,"suffix":""}],"container-title":"International Journal of Advanced Manufacturing Technology","id":"ITEM-1","issue":"5-8","issued":{"date-parts":[["2013"]]},"page":"1191-1203","title":"Additive manufacturing and its societal impact: A literature review","type":"article-journal","volume":"67"},"suppress-author":1,"uris":["http://www.mendeley.com/documents/?uuid=406abdc4-0e27-3066-a453-8cf82b652756"]}],"mendeley":{"formattedCitation":"(2013)","plainTextFormattedCitation":"(2013)","previouslyFormattedCitation":"(2013)"},"properties":{"noteIndex":0},"schema":"https://github.com/citation-style-language/schema/raw/master/csl-citation.json"}</w:instrText>
      </w:r>
      <w:r>
        <w:rPr>
          <w:lang w:val="en-US"/>
        </w:rPr>
        <w:fldChar w:fldCharType="separate"/>
      </w:r>
      <w:r w:rsidRPr="006550A9">
        <w:rPr>
          <w:noProof/>
          <w:lang w:val="en-US"/>
        </w:rPr>
        <w:t>(2013</w:t>
      </w:r>
      <w:r>
        <w:rPr>
          <w:noProof/>
          <w:color w:val="FF0000"/>
          <w:lang w:val="en-US"/>
        </w:rPr>
        <w:t>, p.1191</w:t>
      </w:r>
      <w:r w:rsidRPr="006550A9">
        <w:rPr>
          <w:noProof/>
          <w:lang w:val="en-US"/>
        </w:rPr>
        <w:t>)</w:t>
      </w:r>
      <w:r>
        <w:rPr>
          <w:lang w:val="en-US"/>
        </w:rPr>
        <w:fldChar w:fldCharType="end"/>
      </w:r>
      <w:r>
        <w:rPr>
          <w:lang w:val="en-US"/>
        </w:rPr>
        <w:t xml:space="preserve"> stated that</w:t>
      </w:r>
      <w:r w:rsidR="00A1361B">
        <w:rPr>
          <w:lang w:val="en-US"/>
        </w:rPr>
        <w:t xml:space="preserve"> </w:t>
      </w:r>
      <w:r w:rsidR="00A1361B" w:rsidRPr="00A1361B">
        <w:rPr>
          <w:color w:val="FF0000"/>
          <w:lang w:val="en-US"/>
        </w:rPr>
        <w:t>an</w:t>
      </w:r>
      <w:r w:rsidRPr="00A1361B">
        <w:rPr>
          <w:color w:val="FF0000"/>
          <w:lang w:val="en-US"/>
        </w:rPr>
        <w:t xml:space="preserve"> </w:t>
      </w:r>
      <w:r w:rsidRPr="00EB4E33">
        <w:rPr>
          <w:lang w:val="en-US"/>
        </w:rPr>
        <w:t>“</w:t>
      </w:r>
      <w:r w:rsidRPr="00EB4E33">
        <w:rPr>
          <w:i/>
          <w:iCs/>
          <w:lang w:val="en-US"/>
        </w:rPr>
        <w:t>abundance of evidences were found to support the promises of additive manufacturing in […] simplified supply chain</w:t>
      </w:r>
      <w:r w:rsidRPr="00EB4E33">
        <w:rPr>
          <w:lang w:val="en-US"/>
        </w:rPr>
        <w:t>”. Among the reasons leading to a simplified supply chain, the authors mentioned that “</w:t>
      </w:r>
      <w:r w:rsidRPr="00EB4E33">
        <w:rPr>
          <w:i/>
          <w:iCs/>
          <w:lang w:val="en-US"/>
        </w:rPr>
        <w:t>the need for warehousing, transportation, and packaging can be reduced significantly</w:t>
      </w:r>
      <w:r w:rsidRPr="00EB4E33">
        <w:rPr>
          <w:lang w:val="en-US"/>
        </w:rPr>
        <w:t>” due to the possibility of AM to produce on-demand and close to the point of use</w:t>
      </w:r>
      <w:r>
        <w:rPr>
          <w:lang w:val="en-US"/>
        </w:rPr>
        <w:t xml:space="preserve"> with a</w:t>
      </w:r>
      <w:r w:rsidRPr="00EB4E33">
        <w:rPr>
          <w:lang w:val="en-US"/>
        </w:rPr>
        <w:t xml:space="preserve"> reduced number of actors involved in the supply chain </w:t>
      </w:r>
      <w:r>
        <w:rPr>
          <w:lang w:val="en-US"/>
        </w:rPr>
        <w:fldChar w:fldCharType="begin" w:fldLock="1"/>
      </w:r>
      <w:r>
        <w:rPr>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uris":["http://www.mendeley.com/documents/?uuid=9a7aa52f-4e83-3271-b674-c8f6549dab50"]},{"id":"ITEM-2","itemData":{"DOI":"10.1016/j.aiepr.2021.07.005","abstract":"Additive manufacturing (AM) produces a complex shaped product from its data, layer by layer, with high precision and much less material wastage. As compared to the conventional manufacturing process, there are many positive environmental advantages of additive manufacturing technologies. Most importantly, there is less waste of raw material and the use of new and smart materials. It appears to concentrate on the output of a component on lesser material waste, energy usage, and machine emissions. There is a need to study the environmental sustainability of additive manufacturing technologies and their applications. As more businesses aim to strengthen their eco-footprint, sustainability in AM is gaining momentum. Visionary leaders of the industry are continually challenging their employees to find new ways to reduce waste, improving their workforce's manufacturing environment, and find innovative ways to use new materials to become more sustainable. The growth in value-added components, goods, and services has resulted from these initiatives. This paper discusses the significant benefit of additive manufacturing to create a sustainable production system. Finally, the paper identifies twelve major applications of AM for sustainability. Although additive manufacturing and technological dominance are being established with crucial industries, their sustainability advantages are visible in the current manufacturing scenario. The main goal is to identify the environmental benefits of additive manufacturing technologies over conventional manufacturing. Industries can now decide on suitable technologies to meet environmental goals.","author":[{"dropping-particle":"","family":"Javaid","given":"M.","non-dropping-particle":"","parse-names":false,"suffix":""},{"dropping-particle":"","family":"Haleem","given":"A.","non-dropping-particle":"","parse-names":false,"suffix":""},{"dropping-particle":"","family":"Singh","given":"R.P.","non-dropping-particle":"","parse-names":false,"suffix":""},{"dropping-particle":"","family":"Suman","given":"R.","non-dropping-particle":"","parse-names":false,"suffix":""},{"dropping-particle":"","family":"Rab","given":"S.","non-dropping-particle":"","parse-names":false,"suffix":""}],"container-title":"Advanced Industrial and Engineering Polymer Research","id":"ITEM-2","issue":"4","issued":{"date-parts":[["2021"]]},"page":"312-322","title":"Role of additive manufacturing applications towards environmental sustainability","type":"article-journal","volume":"4"},"uris":["http://www.mendeley.com/documents/?uuid=fe9a2b24-b3e8-33c9-b34f-3f5ccbb3cb7b"]},{"id":"ITEM-3","itemData":{"DOI":"10.1016/j.addma.2018.04.022","abstract":"Additive Manufacturing (AM) has been rapidly developing over the last decade. It shows great potential in reducing the need for energy- and resource-intensive manufacturing processes, which in turn reduces the amount of material required in the supply chain, and enables more environmentally benign practices. However, the question of how to realize these potential benefits has received little attention. This paper aims to provide an overview of the Sustainability of Additive Manufacturing (SAM). The context of the SAM is introduced, with a focus on energy and environmental impacts. Resource consumption is identified as the most important aspect. Examination from a life cycle perspective is also presented, with explicit discussions on opportunities to reduce energy and material consumption through design, material preparation, manufacturing, usage, and end-of-life treatment. Statistical data analysis provides an overview of impact forecasts, highlighting the importance of and need for thorough research on sustainability. The eco-design concept enabled by AM is identified as the most promising and effective technology, further extending and completing its design capability. This also determines the opportunities for energy and environmental optimization in subsequent processes. Most existing research is in process- and system-specific modeling, and few AM processes and systems have been studied, with generally premature conclusions. General models for each type of AM process are still necessary. Lastly, five research priorities are suggested: improve systematic data integration and management, correlate energy and quality, develop intelligent machinery, focus on material preparation and recycling, and discover innovative applications using AM.","author":[{"dropping-particle":"","family":"Peng","given":"T.","non-dropping-particle":"","parse-names":false,"suffix":""},{"dropping-particle":"","family":"Kellens","given":"K.","non-dropping-particle":"","parse-names":false,"suffix":""},{"dropping-particle":"","family":"Tang","given":"R.","non-dropping-particle":"","parse-names":false,"suffix":""},{"dropping-particle":"","family":"Chen","given":"C.","non-dropping-particle":"","parse-names":false,"suffix":""},{"dropping-particle":"","family":"Chen","given":"G.","non-dropping-particle":"","parse-names":false,"suffix":""}],"container-title":"Additive Manufacturing","id":"ITEM-3","issued":{"date-parts":[["2018"]]},"page":"694-704","title":"Sustainability of additive manufacturing: An overview on its energy demand and environmental impact","type":"article-journal","volume":"21"},"uris":["http://www.mendeley.com/documents/?uuid=12551d58-ac60-3d28-812c-1991c9e41e16"]},{"id":"ITEM-4","itemData":{"DOI":"10.3390/app10155159","abstract":"Additive manufacturing (AM) became widespread through several organizations due to its benefits in providing design freedom, inventory improvement, cost reduction, and supply chain design. Process planning in AM involving various AM technologies is also complicated and scarce. Thus, this study proposed a decision-support tool that integrates production and distribution planning in AM involving material extrusion (ME), stereolithography (SLA), and selective laser sintering (SLS). A multi-objective optimization approach was used to schedule component batches to a network of AM printers. Next, the analytic hierarchy process (AHP) technique was used to analyze trade-offs among conflicting criteria. The developed model was then demonstrated in a decision-support system environment to enhance practitioners' applications. Then, the developed model was verified through a case study using automotive and healthcare parts. Finally, an experimental design was conducted to evaluate the complexity of the model and computation time by varying the number of parts, printer types, and distribution locations.","author":[{"dropping-particle":"","family":"Ransikarbum","given":"K.","non-dropping-particle":"","parse-names":false,"suffix":""},{"dropping-particle":"","family":"Pitakaso","given":"R.","non-dropping-particle":"","parse-names":false,"suffix":""},{"dropping-particle":"","family":"Kim","given":"N.","non-dropping-particle":"","parse-names":false,"suffix":""}],"container-title":"Applied Sciences (Switzerland)","id":"ITEM-4","issue":"15","issued":{"date-parts":[["2020"]]},"title":"A decision-support model for additive manufacturing scheduling using an integrative analytic hierarchy process and multi-objective optimization","type":"article-journal","volume":"10"},"uris":["http://www.mendeley.com/documents/?uuid=1b352656-535e-33a9-8eb8-aa790ae2c9f3"]}],"mendeley":{"formattedCitation":"(Peng &lt;i&gt;et al.&lt;/i&gt;, 2018; Ransikarbum, Pitakaso and Kim, 2020; Choudhary &lt;i&gt;et al.&lt;/i&gt;, 2021; Javaid &lt;i&gt;et al.&lt;/i&gt;, 2021)","manualFormatting":"(Peng et al., 2018; Choudhary et al., 2021; Javaid et al., 2021)","plainTextFormattedCitation":"(Peng et al., 2018; Ransikarbum, Pitakaso and Kim, 2020; Choudhary et al., 2021; Javaid et al., 2021)","previouslyFormattedCitation":"(Peng &lt;i&gt;et al.&lt;/i&gt;, 2018; Ransikarbum, Pitakaso and Kim, 2020; Choudhary &lt;i&gt;et al.&lt;/i&gt;, 2021; Javaid &lt;i&gt;et al.&lt;/i&gt;, 2021)"},"properties":{"noteIndex":0},"schema":"https://github.com/citation-style-language/schema/raw/master/csl-citation.json"}</w:instrText>
      </w:r>
      <w:r>
        <w:rPr>
          <w:lang w:val="en-US"/>
        </w:rPr>
        <w:fldChar w:fldCharType="separate"/>
      </w:r>
      <w:r w:rsidRPr="00582EDE">
        <w:rPr>
          <w:noProof/>
          <w:lang w:val="en-US"/>
        </w:rPr>
        <w:t xml:space="preserve">(Choudhary </w:t>
      </w:r>
      <w:r w:rsidRPr="00582EDE">
        <w:rPr>
          <w:i/>
          <w:noProof/>
          <w:lang w:val="en-US"/>
        </w:rPr>
        <w:t>et al.</w:t>
      </w:r>
      <w:r w:rsidRPr="00582EDE">
        <w:rPr>
          <w:noProof/>
          <w:lang w:val="en-US"/>
        </w:rPr>
        <w:t xml:space="preserve">, 2021; Javaid </w:t>
      </w:r>
      <w:r w:rsidRPr="00582EDE">
        <w:rPr>
          <w:i/>
          <w:noProof/>
          <w:lang w:val="en-US"/>
        </w:rPr>
        <w:t>et al.</w:t>
      </w:r>
      <w:r w:rsidRPr="00582EDE">
        <w:rPr>
          <w:noProof/>
          <w:lang w:val="en-US"/>
        </w:rPr>
        <w:t>, 2021)</w:t>
      </w:r>
      <w:r>
        <w:rPr>
          <w:lang w:val="en-US"/>
        </w:rPr>
        <w:fldChar w:fldCharType="end"/>
      </w:r>
      <w:r w:rsidRPr="00582EDE">
        <w:rPr>
          <w:lang w:val="en-US"/>
        </w:rPr>
        <w:t>.</w:t>
      </w:r>
    </w:p>
    <w:p w14:paraId="7C8CE43B" w14:textId="77777777" w:rsidR="00A67FB1" w:rsidRPr="00EB4E33" w:rsidRDefault="00A67FB1" w:rsidP="00A67FB1">
      <w:pPr>
        <w:jc w:val="both"/>
        <w:rPr>
          <w:lang w:val="en-US"/>
        </w:rPr>
      </w:pPr>
      <w:r w:rsidRPr="00EB4E33">
        <w:rPr>
          <w:lang w:val="en-US"/>
        </w:rPr>
        <w:t>In conclusion, we can derive the following proposition:</w:t>
      </w:r>
    </w:p>
    <w:p w14:paraId="441CB1B5" w14:textId="77777777" w:rsidR="00A67FB1" w:rsidRDefault="00A67FB1" w:rsidP="00A67FB1">
      <w:pPr>
        <w:jc w:val="both"/>
        <w:rPr>
          <w:lang w:val="en-US"/>
        </w:rPr>
      </w:pPr>
      <w:r w:rsidRPr="00EB4E33">
        <w:rPr>
          <w:b/>
          <w:bCs/>
          <w:i/>
          <w:iCs/>
          <w:lang w:val="en-US"/>
        </w:rPr>
        <w:t>Proposition O11</w:t>
      </w:r>
      <w:r w:rsidRPr="00EB4E33">
        <w:rPr>
          <w:lang w:val="en-US"/>
        </w:rPr>
        <w:t>:</w:t>
      </w:r>
      <w:r w:rsidRPr="00EB4E33">
        <w:rPr>
          <w:b/>
          <w:bCs/>
          <w:sz w:val="24"/>
          <w:szCs w:val="24"/>
          <w:lang w:val="en-US"/>
        </w:rPr>
        <w:t xml:space="preserve"> </w:t>
      </w:r>
      <w:r w:rsidRPr="00EB4E33">
        <w:rPr>
          <w:lang w:val="en-US"/>
        </w:rPr>
        <w:t>AM simplify the supply chain since it encompasses less actors in the supply chain.</w:t>
      </w:r>
    </w:p>
    <w:p w14:paraId="1BDA336A" w14:textId="77777777" w:rsidR="00A67FB1" w:rsidRDefault="00A67FB1" w:rsidP="00A67FB1">
      <w:pPr>
        <w:jc w:val="both"/>
        <w:rPr>
          <w:lang w:val="en-US"/>
        </w:rPr>
      </w:pPr>
    </w:p>
    <w:p w14:paraId="1CF32800" w14:textId="77777777" w:rsidR="00A67FB1" w:rsidRPr="00886DE2" w:rsidRDefault="00A67FB1" w:rsidP="00A67FB1">
      <w:pPr>
        <w:jc w:val="both"/>
        <w:rPr>
          <w:b/>
          <w:bCs/>
          <w:i/>
          <w:iCs/>
          <w:lang w:val="en-US"/>
        </w:rPr>
      </w:pPr>
      <w:r w:rsidRPr="008D667E">
        <w:rPr>
          <w:b/>
          <w:bCs/>
          <w:i/>
          <w:iCs/>
          <w:lang w:val="en-US"/>
        </w:rPr>
        <w:lastRenderedPageBreak/>
        <w:t>Part Consolidation</w:t>
      </w:r>
    </w:p>
    <w:p w14:paraId="37524E35" w14:textId="1DC55914" w:rsidR="00A67FB1" w:rsidRPr="00886DE2" w:rsidRDefault="00A67FB1" w:rsidP="00A67FB1">
      <w:pPr>
        <w:jc w:val="both"/>
        <w:rPr>
          <w:lang w:val="en-US"/>
        </w:rPr>
      </w:pPr>
      <w:r w:rsidRPr="00886DE2">
        <w:rPr>
          <w:lang w:val="en-US"/>
        </w:rPr>
        <w:t>As stated by</w:t>
      </w:r>
      <w:r>
        <w:rPr>
          <w:lang w:val="en-US"/>
        </w:rPr>
        <w:t xml:space="preserve"> </w:t>
      </w:r>
      <w:r w:rsidRPr="00331374">
        <w:rPr>
          <w:noProof/>
          <w:lang w:val="en-US"/>
        </w:rPr>
        <w:t xml:space="preserve">Nazir </w:t>
      </w:r>
      <w:r w:rsidRPr="00331374">
        <w:rPr>
          <w:i/>
          <w:noProof/>
          <w:lang w:val="en-US"/>
        </w:rPr>
        <w:t>et al.</w:t>
      </w:r>
      <w:r>
        <w:rPr>
          <w:lang w:val="en-US"/>
        </w:rPr>
        <w:t xml:space="preserve"> </w:t>
      </w:r>
      <w:r>
        <w:rPr>
          <w:lang w:val="en-US"/>
        </w:rPr>
        <w:fldChar w:fldCharType="begin" w:fldLock="1"/>
      </w:r>
      <w:r>
        <w:rPr>
          <w:lang w:val="en-US"/>
        </w:rPr>
        <w:instrText>ADDIN CSL_CITATION {"citationItems":[{"id":"ITEM-1","itemData":{"DOI":"10.1016/j.jmsy.2020.10.009","abstract":"During the current Pandemic, seven and a half million flights worldwide were canceled which disrupted the supply chain of all types of goods such as, personal protective gears, medical health devices, raw materials, food, and other essential equipments. The demand for health and medical related goods increased during this period globally, while the production using classical manufacturing techniques were effected because of the lockdowns and disruption in the transporation system. This created the need of geo scattered, small, and rapid manufacturing units along with a smart computer aided design (CAD) facility. The availability of 3D printing technologies and open source CAD design made it possible to overcome this need. In this article, we present an extensive review on the utilization of 3D printing technology in the days of pandamic. We observe that 3D printing together with smart CAD design show promise to overcome the disruption caused by the lockdown of classical manufacturing units specially for medical and testing equipment, and protective gears. We observe that there are several short communications, commentaries, correspondences, editorials and mini reviews compiled and published; however, a systematic state-of-the-art review is required to identify the significance of 3D printing, design for additive manufacturing (AM), and digital supply chain for handling emergency situations and in the post-COVID era. We present a review of various benefits of 3DP particularly in emergency situations such as a pandemic. Furthermore, some relevant iterative design and 3DP case studies are discussed systematically. Finally, this article highlights the areas that can help to control the emergency situation such as a pandemic, and critically discusses the research gaps that need further research in order to exploit the full potential of 3DP in pandemic and post-pandemic future era.","author":[{"dropping-particle":"","family":"Nazir","given":"A.","non-dropping-particle":"","parse-names":false,"suffix":""},{"dropping-particle":"","family":"Azhar","given":"A.","non-dropping-particle":"","parse-names":false,"suffix":""},{"dropping-particle":"","family":"Nazir","given":"U.","non-dropping-particle":"","parse-names":false,"suffix":""},{"dropping-particle":"","family":"Liu","given":"Y.-F.","non-dropping-particle":"","parse-names":false,"suffix":""},{"dropping-particle":"","family":"Qureshi","given":"W.S.","non-dropping-particle":"","parse-names":false,"suffix":""},{"dropping-particle":"","family":"Chen","given":"J.-E.","non-dropping-particle":"","parse-names":false,"suffix":""},{"dropping-particle":"","family":"Alanazi","given":"E.","non-dropping-particle":"","parse-names":false,"suffix":""}],"container-title":"Journal of Manufacturing Systems","id":"ITEM-1","issued":{"date-parts":[["2021"]]},"page":"774-786","title":"The rise of 3D Printing entangled with smart computer aided design during COVID-19 era","type":"article-journal","volume":"60"},"suppress-author":1,"uris":["http://www.mendeley.com/documents/?uuid=e25a017a-240a-3344-a7f4-ce6eacb30d76"]}],"mendeley":{"formattedCitation":"(2021)","plainTextFormattedCitation":"(2021)","previouslyFormattedCitation":"(2021)"},"properties":{"noteIndex":0},"schema":"https://github.com/citation-style-language/schema/raw/master/csl-citation.json"}</w:instrText>
      </w:r>
      <w:r>
        <w:rPr>
          <w:lang w:val="en-US"/>
        </w:rPr>
        <w:fldChar w:fldCharType="separate"/>
      </w:r>
      <w:r w:rsidRPr="0063203F">
        <w:rPr>
          <w:noProof/>
          <w:lang w:val="en-US"/>
        </w:rPr>
        <w:t>(2021</w:t>
      </w:r>
      <w:r>
        <w:rPr>
          <w:noProof/>
          <w:color w:val="FF0000"/>
          <w:lang w:val="en-US"/>
        </w:rPr>
        <w:t>, p.6</w:t>
      </w:r>
      <w:r w:rsidRPr="0063203F">
        <w:rPr>
          <w:noProof/>
          <w:lang w:val="en-US"/>
        </w:rPr>
        <w:t>)</w:t>
      </w:r>
      <w:r>
        <w:rPr>
          <w:lang w:val="en-US"/>
        </w:rPr>
        <w:fldChar w:fldCharType="end"/>
      </w:r>
      <w:r>
        <w:rPr>
          <w:lang w:val="en-US"/>
        </w:rPr>
        <w:t>, AM can have</w:t>
      </w:r>
      <w:r w:rsidR="00A1361B">
        <w:rPr>
          <w:lang w:val="en-US"/>
        </w:rPr>
        <w:t xml:space="preserve"> </w:t>
      </w:r>
      <w:r w:rsidR="00A1361B" w:rsidRPr="00A1361B">
        <w:rPr>
          <w:color w:val="FF0000"/>
          <w:lang w:val="en-US"/>
        </w:rPr>
        <w:t>a</w:t>
      </w:r>
      <w:r w:rsidRPr="00A1361B">
        <w:rPr>
          <w:color w:val="FF0000"/>
          <w:lang w:val="en-US"/>
        </w:rPr>
        <w:t xml:space="preserve"> </w:t>
      </w:r>
      <w:r w:rsidRPr="00886DE2">
        <w:rPr>
          <w:i/>
          <w:iCs/>
          <w:lang w:val="en-US"/>
        </w:rPr>
        <w:t>“</w:t>
      </w:r>
      <w:r w:rsidRPr="00886DE2">
        <w:rPr>
          <w:rFonts w:eastAsia="Times New Roman" w:cstheme="minorHAnsi"/>
          <w:i/>
          <w:iCs/>
          <w:lang w:val="en-US"/>
        </w:rPr>
        <w:t>remarkable impact on the production and distribution of products. The major advantage of AM lies in the consolidation of the components into a single product”</w:t>
      </w:r>
      <w:r w:rsidRPr="00886DE2">
        <w:rPr>
          <w:rFonts w:eastAsia="Times New Roman" w:cstheme="minorHAnsi"/>
          <w:lang w:val="en-US"/>
        </w:rPr>
        <w:t xml:space="preserve">. Indeed, </w:t>
      </w:r>
      <w:r w:rsidRPr="00886DE2">
        <w:rPr>
          <w:lang w:val="en-US"/>
        </w:rPr>
        <w:t xml:space="preserve">AM </w:t>
      </w:r>
      <w:r>
        <w:rPr>
          <w:lang w:val="en-US"/>
        </w:rPr>
        <w:t>has</w:t>
      </w:r>
      <w:r w:rsidRPr="00886DE2">
        <w:rPr>
          <w:lang w:val="en-US"/>
        </w:rPr>
        <w:t xml:space="preserve"> superior design flexibility</w:t>
      </w:r>
      <w:r>
        <w:rPr>
          <w:lang w:val="en-US"/>
        </w:rPr>
        <w:t>, with</w:t>
      </w:r>
      <w:r w:rsidRPr="00886DE2">
        <w:rPr>
          <w:lang w:val="en-US"/>
        </w:rPr>
        <w:t xml:space="preserve"> the </w:t>
      </w:r>
      <w:r w:rsidRPr="00886DE2">
        <w:rPr>
          <w:i/>
          <w:iCs/>
          <w:lang w:val="en-US"/>
        </w:rPr>
        <w:t>“ability to construct complex geometries” where “many previously separated parts can be consolidated into a single object”</w:t>
      </w:r>
      <w:r>
        <w:rPr>
          <w:lang w:val="en-US"/>
        </w:rPr>
        <w:t xml:space="preserve"> </w:t>
      </w:r>
      <w:r>
        <w:rPr>
          <w:lang w:val="en-US"/>
        </w:rPr>
        <w:fldChar w:fldCharType="begin" w:fldLock="1"/>
      </w:r>
      <w:r>
        <w:rPr>
          <w:lang w:val="en-US"/>
        </w:rPr>
        <w:instrText>ADDIN CSL_CITATION {"citationItems":[{"id":"ITEM-1","itemData":{"DOI":"10.1007/s00170-012-4558-5","abstract":"Thirty years into its development, additive man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ed the imagination of the public, reflected in recent mainstream publications that call additive manufacturing the third industrial revolution. This paper reviews the societal impact of additive manufacturing from a technical perspec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 © 2012 Springer-Verlag London.","author":[{"dropping-particle":"","family":"Huang","given":"S.H.","non-dropping-particle":"","parse-names":false,"suffix":""},{"dropping-particle":"","family":"Liu","given":"P.","non-dropping-particle":"","parse-names":false,"suffix":""},{"dropping-particle":"","family":"Mokasdar","given":"A.","non-dropping-particle":"","parse-names":false,"suffix":""},{"dropping-particle":"","family":"Hou","given":"L.","non-dropping-particle":"","parse-names":false,"suffix":""}],"container-title":"International Journal of Advanced Manufacturing Technology","id":"ITEM-1","issue":"5-8","issued":{"date-parts":[["2013"]]},"page":"1191-1203","title":"Additive manufacturing and its societal impact: A literature review","type":"article-journal","volume":"67"},"uris":["http://www.mendeley.com/documents/?uuid=406abdc4-0e27-3066-a453-8cf82b652756"]}],"mendeley":{"formattedCitation":"(Huang &lt;i&gt;et al.&lt;/i&gt;, 2013)","plainTextFormattedCitation":"(Huang et al., 2013)","previouslyFormattedCitation":"(Huang &lt;i&gt;et al.&lt;/i&gt;, 2013)"},"properties":{"noteIndex":0},"schema":"https://github.com/citation-style-language/schema/raw/master/csl-citation.json"}</w:instrText>
      </w:r>
      <w:r>
        <w:rPr>
          <w:lang w:val="en-US"/>
        </w:rPr>
        <w:fldChar w:fldCharType="separate"/>
      </w:r>
      <w:r w:rsidRPr="00331374">
        <w:rPr>
          <w:noProof/>
          <w:lang w:val="en-US"/>
        </w:rPr>
        <w:t xml:space="preserve">(Huang </w:t>
      </w:r>
      <w:r w:rsidRPr="00331374">
        <w:rPr>
          <w:i/>
          <w:noProof/>
          <w:lang w:val="en-US"/>
        </w:rPr>
        <w:t>et al.</w:t>
      </w:r>
      <w:r w:rsidRPr="00331374">
        <w:rPr>
          <w:noProof/>
          <w:lang w:val="en-US"/>
        </w:rPr>
        <w:t>, 2013</w:t>
      </w:r>
      <w:r>
        <w:rPr>
          <w:noProof/>
          <w:color w:val="FF0000"/>
          <w:lang w:val="en-US"/>
        </w:rPr>
        <w:t>, p.1191</w:t>
      </w:r>
      <w:r w:rsidRPr="00331374">
        <w:rPr>
          <w:noProof/>
          <w:lang w:val="en-US"/>
        </w:rPr>
        <w:t>)</w:t>
      </w:r>
      <w:r>
        <w:rPr>
          <w:lang w:val="en-US"/>
        </w:rPr>
        <w:fldChar w:fldCharType="end"/>
      </w:r>
      <w:r w:rsidRPr="00886DE2">
        <w:rPr>
          <w:lang w:val="en-US"/>
        </w:rPr>
        <w:t>. According to</w:t>
      </w:r>
      <w:r>
        <w:rPr>
          <w:lang w:val="en-US"/>
        </w:rPr>
        <w:t xml:space="preserve"> </w:t>
      </w:r>
      <w:r w:rsidRPr="00A9435C">
        <w:rPr>
          <w:noProof/>
          <w:lang w:val="en-US"/>
        </w:rPr>
        <w:t>Son, Kim and Jeong</w:t>
      </w:r>
      <w:r>
        <w:rPr>
          <w:lang w:val="en-US"/>
        </w:rPr>
        <w:t xml:space="preserve"> </w:t>
      </w:r>
      <w:r>
        <w:rPr>
          <w:lang w:val="en-US"/>
        </w:rPr>
        <w:fldChar w:fldCharType="begin" w:fldLock="1"/>
      </w:r>
      <w:r>
        <w:rPr>
          <w:lang w:val="en-US"/>
        </w:rPr>
        <w:instrText>ADDIN CSL_CITATION {"citationItems":[{"id":"ITEM-1","itemData":{"DOI":"10.1016/j.addma.2020.101643","abstract":"In recent years, additive manufacturing (AM) has gained considerable interest because of its capacity to facilitate the fabrication of products of various shapes better than conventional manufacturing (CM). Moreover, it can respond to the growing demand for customized products and can reduce the impact on the environment by minimizing production waste. To maximize these benefits and overcome entry barriers, researchers have conducted part consolidation (PC) research to improve sustainability by reducing the number of components, or hybrid supply chain studies involving local AM service providers. This study aims to present a new supply chain that combines the advantages of both AM and CM systems to create and analyze the potential of an AM machine that can be made available for rent at a lower cost. In this study, a closed-loop supply chain with an AM hub (CLSCAM) is first designed. Thereafter, to support manufacturers in making the decision to adopt AM, two models are developed: sustainability (cost, environment, and time) evaluation model from the lifecycle perspective of CLSCAM, and a PC method is developed to maximize the three sustainability indices. Since the PC problem with complex product structure is an NP-hard problem, the genetic algorithm is employed as a solution method. Furthermore, an experimental analysis is conducted to validate the proposed model through a real-world application (testbed product). The results reveal that the AM hub and PC model can effectively improve the sustainability of the entire lifecycle. In particular, the results of improved sustainability per unit product in mass production scenarios demonstrate the practical applicability of the proposed model. These results also demonstrate that the pre-manufacturing stage has the greatest impact on the cost sustainability index in the CLSCAM. It is further confirmed that the sustainability improvement effect of PC increases with increasing AM raw material consumption efficiency, volume reduction rate of PC.","author":[{"dropping-particle":"","family":"Son","given":"D.","non-dropping-particle":"","parse-names":false,"suffix":""},{"dropping-particle":"","family":"Kim","given":"S.","non-dropping-particle":"","parse-names":false,"suffix":""},{"dropping-particle":"","family":"Jeong","given":"B.","non-dropping-particle":"","parse-names":false,"suffix":""}],"container-title":"Additive Manufacturing","id":"ITEM-1","issued":{"date-parts":[["2021"]]},"title":"Sustainable part consolidation model for customized products in closed-loop supply chain with additive manufacturing hub","type":"article-journal","volume":"37"},"suppress-author":1,"uris":["http://www.mendeley.com/documents/?uuid=a807dea1-95e4-35c3-b19a-fe6f691dc5a3"]}],"mendeley":{"formattedCitation":"(2021)","plainTextFormattedCitation":"(2021)","previouslyFormattedCitation":"(2021)"},"properties":{"noteIndex":0},"schema":"https://github.com/citation-style-language/schema/raw/master/csl-citation.json"}</w:instrText>
      </w:r>
      <w:r>
        <w:rPr>
          <w:lang w:val="en-US"/>
        </w:rPr>
        <w:fldChar w:fldCharType="separate"/>
      </w:r>
      <w:r w:rsidRPr="0063203F">
        <w:rPr>
          <w:noProof/>
          <w:lang w:val="en-US"/>
        </w:rPr>
        <w:t>(2021</w:t>
      </w:r>
      <w:r>
        <w:rPr>
          <w:noProof/>
          <w:color w:val="FF0000"/>
          <w:lang w:val="en-US"/>
        </w:rPr>
        <w:t>, p.7</w:t>
      </w:r>
      <w:r w:rsidRPr="0063203F">
        <w:rPr>
          <w:noProof/>
          <w:lang w:val="en-US"/>
        </w:rPr>
        <w:t>)</w:t>
      </w:r>
      <w:r>
        <w:rPr>
          <w:lang w:val="en-US"/>
        </w:rPr>
        <w:fldChar w:fldCharType="end"/>
      </w:r>
      <w:r w:rsidRPr="00886DE2">
        <w:rPr>
          <w:lang w:val="en-US"/>
        </w:rPr>
        <w:t xml:space="preserve">, part consolidation is </w:t>
      </w:r>
      <w:r w:rsidRPr="00751418">
        <w:rPr>
          <w:i/>
          <w:iCs/>
          <w:lang w:val="en-US"/>
        </w:rPr>
        <w:t>“the best approach to exploit the design freedom of AM”</w:t>
      </w:r>
      <w:r w:rsidRPr="00886DE2">
        <w:rPr>
          <w:lang w:val="en-US"/>
        </w:rPr>
        <w:t xml:space="preserve"> and it represents </w:t>
      </w:r>
      <w:r w:rsidRPr="00751418">
        <w:rPr>
          <w:i/>
          <w:iCs/>
          <w:lang w:val="en-US"/>
        </w:rPr>
        <w:t>“the most significant advantages of AM”</w:t>
      </w:r>
      <w:r w:rsidRPr="00886DE2">
        <w:rPr>
          <w:lang w:val="en-US"/>
        </w:rPr>
        <w:t>.</w:t>
      </w:r>
    </w:p>
    <w:p w14:paraId="6B8F28A9" w14:textId="77777777" w:rsidR="00A67FB1" w:rsidRPr="00886DE2" w:rsidRDefault="00A67FB1" w:rsidP="00A67FB1">
      <w:pPr>
        <w:jc w:val="both"/>
        <w:rPr>
          <w:lang w:val="en-US"/>
        </w:rPr>
      </w:pPr>
      <w:r w:rsidRPr="00886DE2">
        <w:rPr>
          <w:lang w:val="en-US"/>
        </w:rPr>
        <w:t>In conclusion, we can derive the following proposition:</w:t>
      </w:r>
    </w:p>
    <w:p w14:paraId="6E17BA54" w14:textId="77777777" w:rsidR="00A67FB1" w:rsidRPr="00886DE2" w:rsidRDefault="00A67FB1" w:rsidP="00A67FB1">
      <w:pPr>
        <w:jc w:val="both"/>
        <w:rPr>
          <w:lang w:val="en-US"/>
        </w:rPr>
      </w:pPr>
      <w:r w:rsidRPr="00886DE2">
        <w:rPr>
          <w:b/>
          <w:bCs/>
          <w:i/>
          <w:iCs/>
          <w:lang w:val="en-US"/>
        </w:rPr>
        <w:t>Proposition O12</w:t>
      </w:r>
      <w:r w:rsidRPr="00886DE2">
        <w:rPr>
          <w:lang w:val="en-US"/>
        </w:rPr>
        <w:t>: AM enables to consolidate existing part assemblies made from many components into a single part.</w:t>
      </w:r>
    </w:p>
    <w:p w14:paraId="1F5407C0" w14:textId="77777777" w:rsidR="00A67FB1" w:rsidRPr="00B7427C" w:rsidRDefault="00A67FB1" w:rsidP="00A67FB1">
      <w:pPr>
        <w:jc w:val="both"/>
        <w:rPr>
          <w:b/>
          <w:bCs/>
          <w:i/>
          <w:iCs/>
          <w:lang w:val="en-US"/>
        </w:rPr>
      </w:pPr>
      <w:r w:rsidRPr="00412EB4">
        <w:rPr>
          <w:b/>
          <w:bCs/>
          <w:i/>
          <w:iCs/>
          <w:lang w:val="en-US"/>
        </w:rPr>
        <w:t>Shareability</w:t>
      </w:r>
    </w:p>
    <w:p w14:paraId="75BA257E" w14:textId="2B5FF844" w:rsidR="00A67FB1" w:rsidRDefault="00A67FB1" w:rsidP="00A67FB1">
      <w:pPr>
        <w:jc w:val="both"/>
        <w:rPr>
          <w:rFonts w:eastAsia="Times New Roman" w:cstheme="minorHAnsi"/>
          <w:lang w:val="en-US"/>
        </w:rPr>
      </w:pPr>
      <w:r>
        <w:rPr>
          <w:lang w:val="en-US"/>
        </w:rPr>
        <w:t>One</w:t>
      </w:r>
      <w:r w:rsidRPr="00B7427C">
        <w:rPr>
          <w:rFonts w:eastAsia="Times New Roman" w:cstheme="minorHAnsi"/>
          <w:lang w:val="en-US"/>
        </w:rPr>
        <w:t xml:space="preserve"> of the key features of AM is the possibility </w:t>
      </w:r>
      <w:r w:rsidR="00A1361B" w:rsidRPr="00A1361B">
        <w:rPr>
          <w:rFonts w:eastAsia="Times New Roman" w:cstheme="minorHAnsi"/>
          <w:color w:val="FF0000"/>
          <w:lang w:val="en-US"/>
        </w:rPr>
        <w:t>of producing</w:t>
      </w:r>
      <w:r w:rsidRPr="00A1361B">
        <w:rPr>
          <w:rFonts w:eastAsia="Times New Roman" w:cstheme="minorHAnsi"/>
          <w:color w:val="FF0000"/>
          <w:lang w:val="en-US"/>
        </w:rPr>
        <w:t xml:space="preserve"> </w:t>
      </w:r>
      <w:r w:rsidRPr="00B7427C">
        <w:rPr>
          <w:rFonts w:eastAsia="Times New Roman" w:cstheme="minorHAnsi"/>
          <w:lang w:val="en-US"/>
        </w:rPr>
        <w:t>parts directly from 3D models</w:t>
      </w:r>
      <w:r>
        <w:rPr>
          <w:rFonts w:eastAsia="Times New Roman" w:cstheme="minorHAnsi"/>
          <w:lang w:val="en-US"/>
        </w:rPr>
        <w:t xml:space="preserve"> (.</w:t>
      </w:r>
      <w:r w:rsidRPr="00B7427C">
        <w:rPr>
          <w:rFonts w:eastAsia="Times New Roman" w:cstheme="minorHAnsi"/>
          <w:lang w:val="en-US"/>
        </w:rPr>
        <w:t>STL file</w:t>
      </w:r>
      <w:r>
        <w:rPr>
          <w:rFonts w:eastAsia="Times New Roman" w:cstheme="minorHAnsi"/>
          <w:lang w:val="en-US"/>
        </w:rPr>
        <w:t>s)</w:t>
      </w:r>
      <w:r w:rsidRPr="00B7427C">
        <w:rPr>
          <w:rFonts w:eastAsia="Times New Roman" w:cstheme="minorHAnsi"/>
          <w:lang w:val="en-US"/>
        </w:rPr>
        <w:t>, which “</w:t>
      </w:r>
      <w:r w:rsidRPr="00B7427C">
        <w:rPr>
          <w:rFonts w:eastAsia="Times New Roman" w:cstheme="minorHAnsi"/>
          <w:i/>
          <w:iCs/>
          <w:lang w:val="en-US"/>
        </w:rPr>
        <w:t>can be easily found and shared in makers hubs or even at social media</w:t>
      </w:r>
      <w:r w:rsidRPr="00B7427C">
        <w:rPr>
          <w:rFonts w:eastAsia="Times New Roman" w:cstheme="minorHAnsi"/>
          <w:lang w:val="en-US"/>
        </w:rPr>
        <w:t>”</w:t>
      </w:r>
      <w:r>
        <w:rPr>
          <w:rFonts w:eastAsia="Times New Roman" w:cstheme="minorHAnsi"/>
          <w:lang w:val="en-US"/>
        </w:rPr>
        <w:t xml:space="preserve"> (</w:t>
      </w:r>
      <w:proofErr w:type="spellStart"/>
      <w:r w:rsidRPr="0059786F">
        <w:rPr>
          <w:rFonts w:eastAsia="Times New Roman" w:cstheme="minorHAnsi"/>
          <w:noProof/>
          <w:lang w:val="en-US"/>
        </w:rPr>
        <w:t>Longhitano</w:t>
      </w:r>
      <w:proofErr w:type="spellEnd"/>
      <w:r w:rsidRPr="0059786F">
        <w:rPr>
          <w:rFonts w:eastAsia="Times New Roman" w:cstheme="minorHAnsi"/>
          <w:noProof/>
          <w:lang w:val="en-US"/>
        </w:rPr>
        <w:t xml:space="preserve"> </w:t>
      </w:r>
      <w:r w:rsidRPr="0059786F">
        <w:rPr>
          <w:rFonts w:eastAsia="Times New Roman" w:cstheme="minorHAnsi"/>
          <w:i/>
          <w:noProof/>
          <w:lang w:val="en-US"/>
        </w:rPr>
        <w:t>et al.</w:t>
      </w:r>
      <w:r>
        <w:rPr>
          <w:rFonts w:eastAsia="Times New Roman" w:cstheme="minorHAnsi"/>
          <w:i/>
          <w:noProof/>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007/s40964-020-00159-x","abstract":"The coronavirus disease 2019 (COVID-19) pandemic, caused by severe acute respiratory syndrome coronavirus-2 (SARS-CoV-2), has spread through more than 180 countries, leading to diverse health systems overload around the world. Because of the high number of patients and the supply chain disruption, it generated a shortage of medical devices and personal protective equipment. In this context, initiatives from the additive manufacturing community emerged to fight the lack of devices. Diverse designs were produced and are currently being used in hospitals by patients and health workers. However, as some devices must follow strict standards, these products may not fulfill these standards. Therefore, to ensure the user’s health, there is a need for understanding each device, their usage, and standards. This study reviews the use of additive manufacturing during COVID-19 pandemic. It gathers the source of several 3D printed devices such as face shields, face masks, valves, nasopharyngeal swabs, and others, discussing their use and regulatory issues. In this regard, the major drawbacks of the technology, addressed for the next pandemic scenario, are highlighted. Finally, some insights of the future of additive manufacturing during emergency are given and discussed.","author":[{"dropping-particle":"","family":"Longhitano","given":"G.A.","non-dropping-particle":"","parse-names":false,"suffix":""},{"dropping-particle":"","family":"Nunes","given":"G.B.","non-dropping-particle":"","parse-names":false,"suffix":""},{"dropping-particle":"","family":"Candido","given":"G.","non-dropping-particle":"","parse-names":false,"suffix":""},{"dropping-particle":"","family":"Silva","given":"J.V.L.","non-dropping-particle":"da","parse-names":false,"suffix":""}],"container-title":"Progress in Additive Manufacturing","id":"ITEM-1","issue":"1","issued":{"date-parts":[["2021"]]},"page":"19-37","title":"The role of 3D printing during COVID-19 pandemic: a review","type":"article-journal","volume":"6"},"suppress-author":1,"uris":["http://www.mendeley.com/documents/?uuid=f1372c4d-7b6f-3d86-85e0-88b7fdf75de1"]}],"mendeley":{"formattedCitation":"(2021)","manualFormatting":"2021)","plainTextFormattedCitation":"(2021)","previouslyFormattedCitation":"(2021)"},"properties":{"noteIndex":0},"schema":"https://github.com/citation-style-language/schema/raw/master/csl-citation.json"}</w:instrText>
      </w:r>
      <w:r>
        <w:rPr>
          <w:rFonts w:eastAsia="Times New Roman" w:cstheme="minorHAnsi"/>
          <w:lang w:val="en-US"/>
        </w:rPr>
        <w:fldChar w:fldCharType="separate"/>
      </w:r>
      <w:r w:rsidRPr="0063203F">
        <w:rPr>
          <w:rFonts w:eastAsia="Times New Roman" w:cstheme="minorHAnsi"/>
          <w:noProof/>
          <w:lang w:val="en-US"/>
        </w:rPr>
        <w:t>2021</w:t>
      </w:r>
      <w:r>
        <w:rPr>
          <w:rFonts w:eastAsia="Times New Roman" w:cstheme="minorHAnsi"/>
          <w:noProof/>
          <w:color w:val="FF0000"/>
          <w:lang w:val="en-US"/>
        </w:rPr>
        <w:t>, p.20</w:t>
      </w:r>
      <w:r w:rsidRPr="0063203F">
        <w:rPr>
          <w:rFonts w:eastAsia="Times New Roman" w:cstheme="minorHAnsi"/>
          <w:noProof/>
          <w:lang w:val="en-US"/>
        </w:rPr>
        <w:t>)</w:t>
      </w:r>
      <w:r>
        <w:rPr>
          <w:rFonts w:eastAsia="Times New Roman" w:cstheme="minorHAnsi"/>
          <w:lang w:val="en-US"/>
        </w:rPr>
        <w:fldChar w:fldCharType="end"/>
      </w:r>
      <w:r w:rsidRPr="00B7427C">
        <w:rPr>
          <w:rFonts w:eastAsia="Times New Roman" w:cstheme="minorHAnsi"/>
          <w:lang w:val="en-US"/>
        </w:rPr>
        <w:t>. As stated by</w:t>
      </w:r>
      <w:r>
        <w:rPr>
          <w:rFonts w:eastAsia="Times New Roman" w:cstheme="minorHAnsi"/>
          <w:lang w:val="en-US"/>
        </w:rPr>
        <w:t xml:space="preserve"> </w:t>
      </w:r>
      <w:r w:rsidRPr="0059786F">
        <w:rPr>
          <w:rFonts w:eastAsia="Times New Roman" w:cstheme="minorHAnsi"/>
          <w:noProof/>
          <w:lang w:val="en-US"/>
        </w:rPr>
        <w:t xml:space="preserve">Salmi </w:t>
      </w:r>
      <w:r w:rsidRPr="0059786F">
        <w:rPr>
          <w:rFonts w:eastAsia="Times New Roman" w:cstheme="minorHAnsi"/>
          <w:i/>
          <w:noProof/>
          <w:lang w:val="en-US"/>
        </w:rPr>
        <w:t>et al.</w:t>
      </w:r>
      <w:r>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3390/app10114004","abstract":"The COVID-19 pandemic has caused a surge of demand for medical supplies and spare parts, which has put pressure on the manufacturing sector. As a result, 3D printing communities and companies are currently operating to ease the breakdown in the medical supply chain. If no parts are available, 3D printing can potentially be used to produce time-critical parts on demand such as nasal swabs, face shields, respirators, and spares for ventilators. A structured search using online sources and feedback from key experts in the 3D printing area was applied to highlight critical issues and to suggest potential solutions. The prescribed outcomes were estimated in terms of cost and productivity at a small and large scale. This study analyzes the number and costs of parts that can be manufactured with a single machine within 24 h. It extrapolates this potential with the number of identical 3D printers in the world to estimate the global potential that can help practitioners, frontline workers, and those most vulnerable during the pandemic. It also proposes alternative 3D printing processes and materials that can be applicable. This new unregulated supply chain has also opened new questions concerning medical certification and Intellectual property rights (IPR). There is also a pressing need to develop new standards for 3D printing of medical parts for the current pandemic, and to ensure better national resilience.","author":[{"dropping-particle":"","family":"Salmi","given":"M.","non-dropping-particle":"","parse-names":false,"suffix":""},{"dropping-particle":"","family":"Akmal","given":"J.S.","non-dropping-particle":"","parse-names":false,"suffix":""},{"dropping-particle":"","family":"Pei","given":"E.","non-dropping-particle":"","parse-names":false,"suffix":""},{"dropping-particle":"","family":"Wolff","given":"J.","non-dropping-particle":"","parse-names":false,"suffix":""},{"dropping-particle":"","family":"Jaribion","given":"A.","non-dropping-particle":"","parse-names":false,"suffix":""},{"dropping-particle":"","family":"Khajavi","given":"S.H.","non-dropping-particle":"","parse-names":false,"suffix":""}],"container-title":"Applied Sciences (Switzerland)","id":"ITEM-1","issue":"11","issued":{"date-parts":[["2020"]]},"title":"3D printing in COVID-19: Productivity estimation of the most promising open source solutions in emergency situations","type":"article-journal","volume":"10"},"suppress-author":1,"uris":["http://www.mendeley.com/documents/?uuid=251b63fe-0f31-32dc-a00f-6ff8fd2ee12d"]}],"mendeley":{"formattedCitation":"(2020)","plainTextFormattedCitation":"(2020)","previouslyFormattedCitation":"(2020)"},"properties":{"noteIndex":0},"schema":"https://github.com/citation-style-language/schema/raw/master/csl-citation.json"}</w:instrText>
      </w:r>
      <w:r>
        <w:rPr>
          <w:rFonts w:eastAsia="Times New Roman" w:cstheme="minorHAnsi"/>
          <w:lang w:val="en-US"/>
        </w:rPr>
        <w:fldChar w:fldCharType="separate"/>
      </w:r>
      <w:r w:rsidRPr="0063203F">
        <w:rPr>
          <w:rFonts w:eastAsia="Times New Roman" w:cstheme="minorHAnsi"/>
          <w:noProof/>
          <w:lang w:val="en-US"/>
        </w:rPr>
        <w:t>(2020</w:t>
      </w:r>
      <w:r>
        <w:rPr>
          <w:rFonts w:eastAsia="Times New Roman" w:cstheme="minorHAnsi"/>
          <w:noProof/>
          <w:color w:val="FF0000"/>
          <w:lang w:val="en-US"/>
        </w:rPr>
        <w:t>, p.12</w:t>
      </w:r>
      <w:r w:rsidRPr="0063203F">
        <w:rPr>
          <w:rFonts w:eastAsia="Times New Roman" w:cstheme="minorHAnsi"/>
          <w:noProof/>
          <w:lang w:val="en-US"/>
        </w:rPr>
        <w:t>)</w:t>
      </w:r>
      <w:r>
        <w:rPr>
          <w:rFonts w:eastAsia="Times New Roman" w:cstheme="minorHAnsi"/>
          <w:lang w:val="en-US"/>
        </w:rPr>
        <w:fldChar w:fldCharType="end"/>
      </w:r>
      <w:r w:rsidRPr="00B7427C">
        <w:rPr>
          <w:rFonts w:eastAsia="Times New Roman" w:cstheme="minorHAnsi"/>
          <w:lang w:val="en-US"/>
        </w:rPr>
        <w:t xml:space="preserve">, this </w:t>
      </w:r>
      <w:bookmarkStart w:id="3" w:name="_GoBack"/>
      <w:r w:rsidR="00A1361B" w:rsidRPr="00A1361B">
        <w:rPr>
          <w:rFonts w:eastAsia="Times New Roman" w:cstheme="minorHAnsi"/>
          <w:color w:val="FF0000"/>
          <w:lang w:val="en-US"/>
        </w:rPr>
        <w:t>ease</w:t>
      </w:r>
      <w:r w:rsidRPr="00A1361B">
        <w:rPr>
          <w:rFonts w:eastAsia="Times New Roman" w:cstheme="minorHAnsi"/>
          <w:color w:val="FF0000"/>
          <w:lang w:val="en-US"/>
        </w:rPr>
        <w:t xml:space="preserve"> </w:t>
      </w:r>
      <w:bookmarkEnd w:id="3"/>
      <w:r w:rsidRPr="00B7427C">
        <w:rPr>
          <w:rFonts w:eastAsia="Times New Roman" w:cstheme="minorHAnsi"/>
          <w:lang w:val="en-US"/>
        </w:rPr>
        <w:t>of sharing design files represented “</w:t>
      </w:r>
      <w:r w:rsidRPr="00B7427C">
        <w:rPr>
          <w:rFonts w:eastAsia="Times New Roman" w:cstheme="minorHAnsi"/>
          <w:i/>
          <w:iCs/>
          <w:lang w:val="en-US"/>
        </w:rPr>
        <w:t>one of the biggest reasons why 3D printing applications related to COVID-19 have been developed so rapidly</w:t>
      </w:r>
      <w:r w:rsidRPr="00B7427C">
        <w:rPr>
          <w:rFonts w:eastAsia="Times New Roman" w:cstheme="minorHAnsi"/>
          <w:lang w:val="en-US"/>
        </w:rPr>
        <w:t xml:space="preserve">”. </w:t>
      </w:r>
      <w:r>
        <w:rPr>
          <w:rFonts w:eastAsia="Times New Roman" w:cstheme="minorHAnsi"/>
          <w:lang w:val="en-US"/>
        </w:rPr>
        <w:t xml:space="preserve">Indeed, </w:t>
      </w:r>
      <w:r w:rsidRPr="00B7427C">
        <w:rPr>
          <w:rFonts w:eastAsia="Times New Roman" w:cstheme="minorHAnsi"/>
          <w:lang w:val="en-US"/>
        </w:rPr>
        <w:t>“</w:t>
      </w:r>
      <w:r w:rsidRPr="00B7427C">
        <w:rPr>
          <w:rFonts w:eastAsia="Times New Roman" w:cstheme="minorHAnsi"/>
          <w:i/>
          <w:iCs/>
          <w:lang w:val="en-US"/>
        </w:rPr>
        <w:t>during the pandemic, data sharing has rapidly increased to spread initiatives and solutions as an attempt to fight of the virus</w:t>
      </w:r>
      <w:r w:rsidRPr="00B7427C">
        <w:rPr>
          <w:rFonts w:eastAsia="Times New Roman" w:cstheme="minorHAnsi"/>
          <w:lang w:val="en-US"/>
        </w:rPr>
        <w:t>”</w:t>
      </w:r>
      <w:r>
        <w:rPr>
          <w:rFonts w:eastAsia="Times New Roman" w:cstheme="minorHAnsi"/>
          <w:lang w:val="en-US"/>
        </w:rPr>
        <w:t xml:space="preserve"> (</w:t>
      </w:r>
      <w:proofErr w:type="spellStart"/>
      <w:r w:rsidRPr="0059786F">
        <w:rPr>
          <w:rFonts w:eastAsia="Times New Roman" w:cstheme="minorHAnsi"/>
          <w:noProof/>
          <w:lang w:val="en-US"/>
        </w:rPr>
        <w:t>Longhitano</w:t>
      </w:r>
      <w:proofErr w:type="spellEnd"/>
      <w:r w:rsidRPr="0059786F">
        <w:rPr>
          <w:rFonts w:eastAsia="Times New Roman" w:cstheme="minorHAnsi"/>
          <w:noProof/>
          <w:lang w:val="en-US"/>
        </w:rPr>
        <w:t xml:space="preserve"> </w:t>
      </w:r>
      <w:r w:rsidRPr="0059786F">
        <w:rPr>
          <w:rFonts w:eastAsia="Times New Roman" w:cstheme="minorHAnsi"/>
          <w:i/>
          <w:noProof/>
          <w:lang w:val="en-US"/>
        </w:rPr>
        <w:t>et al.</w:t>
      </w:r>
      <w:r>
        <w:rPr>
          <w:rFonts w:eastAsia="Times New Roman" w:cstheme="minorHAnsi"/>
          <w:i/>
          <w:noProof/>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007/s40964-020-00159-x","abstract":"The coronavirus disease 2019 (COVID-19) pandemic, caused by severe acute respiratory syndrome coronavirus-2 (SARS-CoV-2), has spread through more than 180 countries, leading to diverse health systems overload around the world. Because of the high number of patients and the supply chain disruption, it generated a shortage of medical devices and personal protective equipment. In this context, initiatives from the additive manufacturing community emerged to fight the lack of devices. Diverse designs were produced and are currently being used in hospitals by patients and health workers. However, as some devices must follow strict standards, these products may not fulfill these standards. Therefore, to ensure the user’s health, there is a need for understanding each device, their usage, and standards. This study reviews the use of additive manufacturing during COVID-19 pandemic. It gathers the source of several 3D printed devices such as face shields, face masks, valves, nasopharyngeal swabs, and others, discussing their use and regulatory issues. In this regard, the major drawbacks of the technology, addressed for the next pandemic scenario, are highlighted. Finally, some insights of the future of additive manufacturing during emergency are given and discussed.","author":[{"dropping-particle":"","family":"Longhitano","given":"G.A.","non-dropping-particle":"","parse-names":false,"suffix":""},{"dropping-particle":"","family":"Nunes","given":"G.B.","non-dropping-particle":"","parse-names":false,"suffix":""},{"dropping-particle":"","family":"Candido","given":"G.","non-dropping-particle":"","parse-names":false,"suffix":""},{"dropping-particle":"","family":"Silva","given":"J.V.L.","non-dropping-particle":"da","parse-names":false,"suffix":""}],"container-title":"Progress in Additive Manufacturing","id":"ITEM-1","issue":"1","issued":{"date-parts":[["2021"]]},"page":"19-37","title":"The role of 3D printing during COVID-19 pandemic: a review","type":"article-journal","volume":"6"},"suppress-author":1,"uris":["http://www.mendeley.com/documents/?uuid=f1372c4d-7b6f-3d86-85e0-88b7fdf75de1"]}],"mendeley":{"formattedCitation":"(2021)","manualFormatting":"2021)","plainTextFormattedCitation":"(2021)","previouslyFormattedCitation":"(2021)"},"properties":{"noteIndex":0},"schema":"https://github.com/citation-style-language/schema/raw/master/csl-citation.json"}</w:instrText>
      </w:r>
      <w:r>
        <w:rPr>
          <w:rFonts w:eastAsia="Times New Roman" w:cstheme="minorHAnsi"/>
          <w:lang w:val="en-US"/>
        </w:rPr>
        <w:fldChar w:fldCharType="separate"/>
      </w:r>
      <w:r w:rsidRPr="0063203F">
        <w:rPr>
          <w:rFonts w:eastAsia="Times New Roman" w:cstheme="minorHAnsi"/>
          <w:noProof/>
          <w:lang w:val="en-US"/>
        </w:rPr>
        <w:t>2021</w:t>
      </w:r>
      <w:r>
        <w:rPr>
          <w:rFonts w:eastAsia="Times New Roman" w:cstheme="minorHAnsi"/>
          <w:noProof/>
          <w:color w:val="FF0000"/>
          <w:lang w:val="en-US"/>
        </w:rPr>
        <w:t>, p.21</w:t>
      </w:r>
      <w:r w:rsidRPr="0063203F">
        <w:rPr>
          <w:rFonts w:eastAsia="Times New Roman" w:cstheme="minorHAnsi"/>
          <w:noProof/>
          <w:lang w:val="en-US"/>
        </w:rPr>
        <w:t>)</w:t>
      </w:r>
      <w:r>
        <w:rPr>
          <w:rFonts w:eastAsia="Times New Roman" w:cstheme="minorHAnsi"/>
          <w:lang w:val="en-US"/>
        </w:rPr>
        <w:fldChar w:fldCharType="end"/>
      </w:r>
      <w:r w:rsidRPr="00B7427C">
        <w:rPr>
          <w:rFonts w:eastAsia="Times New Roman" w:cstheme="minorHAnsi"/>
          <w:lang w:val="en-US"/>
        </w:rPr>
        <w:t>.</w:t>
      </w:r>
    </w:p>
    <w:p w14:paraId="013D3D53" w14:textId="77777777" w:rsidR="00A67FB1" w:rsidRPr="00B7427C" w:rsidRDefault="00A67FB1" w:rsidP="00A67FB1">
      <w:pPr>
        <w:jc w:val="both"/>
        <w:rPr>
          <w:lang w:val="en-US"/>
        </w:rPr>
      </w:pPr>
      <w:r w:rsidRPr="00B7427C">
        <w:rPr>
          <w:lang w:val="en-US"/>
        </w:rPr>
        <w:t>In conclusion, we can derive the following proposition:</w:t>
      </w:r>
    </w:p>
    <w:p w14:paraId="2982D9BE" w14:textId="3D84540B" w:rsidR="00C824FF" w:rsidRPr="008A382F" w:rsidRDefault="00A67FB1" w:rsidP="008A382F">
      <w:pPr>
        <w:jc w:val="both"/>
        <w:rPr>
          <w:lang w:val="en-US"/>
        </w:rPr>
      </w:pPr>
      <w:r w:rsidRPr="00B7427C">
        <w:rPr>
          <w:b/>
          <w:bCs/>
          <w:i/>
          <w:iCs/>
          <w:lang w:val="en-US"/>
        </w:rPr>
        <w:t>Proposition O13</w:t>
      </w:r>
      <w:r w:rsidRPr="00B7427C">
        <w:rPr>
          <w:lang w:val="en-US"/>
        </w:rPr>
        <w:t>: AM allows to easily share products design as they only need to be shared via STL files to be ready to be printed.</w:t>
      </w:r>
    </w:p>
    <w:p w14:paraId="49FCDC1B" w14:textId="77777777" w:rsidR="00271BFA" w:rsidRPr="00EE6745" w:rsidRDefault="00271BFA" w:rsidP="00271BFA">
      <w:pPr>
        <w:rPr>
          <w:b/>
          <w:bCs/>
          <w:color w:val="FF0000"/>
          <w:lang w:val="en-US"/>
        </w:rPr>
      </w:pPr>
      <w:r w:rsidRPr="00EE6745">
        <w:rPr>
          <w:b/>
          <w:bCs/>
          <w:lang w:val="en-US"/>
        </w:rPr>
        <w:t>References</w:t>
      </w:r>
    </w:p>
    <w:p w14:paraId="0494C5E3" w14:textId="77777777" w:rsidR="00271BFA" w:rsidRPr="00EE6745" w:rsidRDefault="00271BFA" w:rsidP="00271BFA">
      <w:pPr>
        <w:jc w:val="both"/>
        <w:rPr>
          <w:lang w:val="en-US"/>
        </w:rPr>
      </w:pPr>
      <w:bookmarkStart w:id="4" w:name="_Hlk160620442"/>
      <w:proofErr w:type="spellStart"/>
      <w:r w:rsidRPr="00EE6745">
        <w:rPr>
          <w:lang w:val="en-US"/>
        </w:rPr>
        <w:t>Asokan</w:t>
      </w:r>
      <w:proofErr w:type="spellEnd"/>
      <w:r w:rsidRPr="00EE6745">
        <w:rPr>
          <w:lang w:val="en-US"/>
        </w:rPr>
        <w:t>, D.R;</w:t>
      </w:r>
      <w:r w:rsidRPr="00EE6745">
        <w:t xml:space="preserve"> </w:t>
      </w:r>
      <w:proofErr w:type="spellStart"/>
      <w:r w:rsidRPr="00EE6745">
        <w:rPr>
          <w:color w:val="FF0000"/>
          <w:lang w:val="en-US"/>
        </w:rPr>
        <w:t>Fahian</w:t>
      </w:r>
      <w:proofErr w:type="spellEnd"/>
      <w:r w:rsidRPr="00EE6745">
        <w:rPr>
          <w:color w:val="FF0000"/>
          <w:lang w:val="en-US"/>
        </w:rPr>
        <w:t xml:space="preserve">, A.H.; Smith, C. and Stevenson, M. </w:t>
      </w:r>
      <w:r w:rsidRPr="00EE6745">
        <w:rPr>
          <w:lang w:val="en-US"/>
        </w:rPr>
        <w:t xml:space="preserve">(2022) ‘Socially responsible operations in the Industry 4.0 era: post-COVID-19 technology adoption and perspectives on future research’, International Journal of Operations and Production Management, 42(13), pp. 185–217. </w:t>
      </w:r>
    </w:p>
    <w:p w14:paraId="5A785348" w14:textId="77777777" w:rsidR="00271BFA" w:rsidRPr="00EE6745" w:rsidRDefault="00271BFA" w:rsidP="00271BFA">
      <w:pPr>
        <w:jc w:val="both"/>
        <w:rPr>
          <w:lang w:val="en-US"/>
        </w:rPr>
      </w:pPr>
      <w:proofErr w:type="spellStart"/>
      <w:r w:rsidRPr="00EE6745">
        <w:rPr>
          <w:lang w:val="en-US"/>
        </w:rPr>
        <w:t>Calignano</w:t>
      </w:r>
      <w:proofErr w:type="spellEnd"/>
      <w:r w:rsidRPr="00EE6745">
        <w:rPr>
          <w:lang w:val="en-US"/>
        </w:rPr>
        <w:t xml:space="preserve">, F. and </w:t>
      </w:r>
      <w:proofErr w:type="spellStart"/>
      <w:r w:rsidRPr="00EE6745">
        <w:rPr>
          <w:lang w:val="en-US"/>
        </w:rPr>
        <w:t>Mercurio</w:t>
      </w:r>
      <w:proofErr w:type="spellEnd"/>
      <w:r w:rsidRPr="00EE6745">
        <w:rPr>
          <w:lang w:val="en-US"/>
        </w:rPr>
        <w:t xml:space="preserve">, V. (2023) ‘An overview of the impact of additive manufacturing on supply chain, reshoring, and sustainability’, Cleaner Logistics and Supply Chain, 7. </w:t>
      </w:r>
    </w:p>
    <w:p w14:paraId="551FC560" w14:textId="77777777" w:rsidR="00271BFA" w:rsidRPr="00EE6745" w:rsidRDefault="00271BFA" w:rsidP="00271BFA">
      <w:pPr>
        <w:jc w:val="both"/>
        <w:rPr>
          <w:lang w:val="en-US"/>
        </w:rPr>
      </w:pPr>
      <w:r w:rsidRPr="00EE6745">
        <w:rPr>
          <w:lang w:val="en-US"/>
        </w:rPr>
        <w:t>Choudhary, N</w:t>
      </w:r>
      <w:r w:rsidRPr="00EE6745">
        <w:rPr>
          <w:color w:val="FF0000"/>
          <w:lang w:val="en-US"/>
        </w:rPr>
        <w:t xml:space="preserve">; Kumar, A.; Sharma, V. and Kumar, P. </w:t>
      </w:r>
      <w:r w:rsidRPr="00EE6745">
        <w:rPr>
          <w:lang w:val="en-US"/>
        </w:rPr>
        <w:t>(2021) ‘Barriers in adoption of additive manufacturing in medical sector supply chain’, Journal of Advances in Management Research, 18(5), pp. 637–660.</w:t>
      </w:r>
    </w:p>
    <w:p w14:paraId="3EE3D402" w14:textId="77777777" w:rsidR="00271BFA" w:rsidRPr="00EE6745" w:rsidRDefault="00271BFA" w:rsidP="00271BFA">
      <w:pPr>
        <w:jc w:val="both"/>
        <w:rPr>
          <w:lang w:val="en-US"/>
        </w:rPr>
      </w:pPr>
      <w:r w:rsidRPr="00EE6745">
        <w:rPr>
          <w:lang w:val="en-US"/>
        </w:rPr>
        <w:t>Chowdhury, S</w:t>
      </w:r>
      <w:r w:rsidRPr="00EE6745">
        <w:rPr>
          <w:color w:val="FF0000"/>
          <w:lang w:val="en-US"/>
        </w:rPr>
        <w:t xml:space="preserve">; Francis, J.; </w:t>
      </w:r>
      <w:proofErr w:type="spellStart"/>
      <w:r w:rsidRPr="00EE6745">
        <w:rPr>
          <w:color w:val="FF0000"/>
          <w:lang w:val="en-US"/>
        </w:rPr>
        <w:t>Marufuzzaman</w:t>
      </w:r>
      <w:proofErr w:type="spellEnd"/>
      <w:r w:rsidRPr="00EE6745">
        <w:rPr>
          <w:color w:val="FF0000"/>
          <w:lang w:val="en-US"/>
        </w:rPr>
        <w:t xml:space="preserve">, M. and </w:t>
      </w:r>
      <w:proofErr w:type="spellStart"/>
      <w:r w:rsidRPr="00EE6745">
        <w:rPr>
          <w:color w:val="FF0000"/>
          <w:lang w:val="en-US"/>
        </w:rPr>
        <w:t>Bian</w:t>
      </w:r>
      <w:proofErr w:type="spellEnd"/>
      <w:r w:rsidRPr="00EE6745">
        <w:rPr>
          <w:color w:val="FF0000"/>
          <w:lang w:val="en-US"/>
        </w:rPr>
        <w:t xml:space="preserve">, L. </w:t>
      </w:r>
      <w:r w:rsidRPr="00EE6745">
        <w:rPr>
          <w:lang w:val="en-US"/>
        </w:rPr>
        <w:t xml:space="preserve">(2020) ‘Supply chain cost analysis for additively manufactured biomedical implants’, International Journal of Systems Science: Operations and Logistics, 7(3), pp. 275–290. </w:t>
      </w:r>
    </w:p>
    <w:p w14:paraId="45492C4A" w14:textId="77777777" w:rsidR="00271BFA" w:rsidRPr="00EE6745" w:rsidRDefault="00271BFA" w:rsidP="00271BFA">
      <w:pPr>
        <w:jc w:val="both"/>
        <w:rPr>
          <w:lang w:val="en-US"/>
        </w:rPr>
      </w:pPr>
      <w:bookmarkStart w:id="5" w:name="_Hlk160527449"/>
      <w:bookmarkEnd w:id="4"/>
      <w:proofErr w:type="spellStart"/>
      <w:r w:rsidRPr="00EE6745">
        <w:rPr>
          <w:lang w:val="en-US"/>
        </w:rPr>
        <w:t>Emelogu</w:t>
      </w:r>
      <w:proofErr w:type="spellEnd"/>
      <w:r w:rsidRPr="00EE6745">
        <w:rPr>
          <w:lang w:val="en-US"/>
        </w:rPr>
        <w:t xml:space="preserve">, A.; </w:t>
      </w:r>
      <w:r w:rsidRPr="00EE6745">
        <w:rPr>
          <w:color w:val="FF0000"/>
          <w:lang w:val="en-US"/>
        </w:rPr>
        <w:t xml:space="preserve">Chowdhury, S.; </w:t>
      </w:r>
      <w:proofErr w:type="spellStart"/>
      <w:r w:rsidRPr="00EE6745">
        <w:rPr>
          <w:color w:val="FF0000"/>
          <w:lang w:val="en-US"/>
        </w:rPr>
        <w:t>Marufuzzaman</w:t>
      </w:r>
      <w:proofErr w:type="spellEnd"/>
      <w:r w:rsidRPr="00EE6745">
        <w:rPr>
          <w:color w:val="FF0000"/>
          <w:lang w:val="en-US"/>
        </w:rPr>
        <w:t xml:space="preserve">, M. and </w:t>
      </w:r>
      <w:proofErr w:type="spellStart"/>
      <w:r w:rsidRPr="00EE6745">
        <w:rPr>
          <w:color w:val="FF0000"/>
          <w:lang w:val="en-US"/>
        </w:rPr>
        <w:t>Bian</w:t>
      </w:r>
      <w:proofErr w:type="spellEnd"/>
      <w:r w:rsidRPr="00EE6745">
        <w:rPr>
          <w:color w:val="FF0000"/>
          <w:lang w:val="en-US"/>
        </w:rPr>
        <w:t xml:space="preserve">, L. </w:t>
      </w:r>
      <w:r w:rsidRPr="00EE6745">
        <w:rPr>
          <w:lang w:val="en-US"/>
        </w:rPr>
        <w:t xml:space="preserve">(2019) ‘Distributed or centralized? A novel supply chain configuration of additively manufactured biomedical implants for southeastern US States’, CIRP Journal of Manufacturing Science and Technology, 24, pp. 17–34. </w:t>
      </w:r>
    </w:p>
    <w:p w14:paraId="2334EB60" w14:textId="77777777" w:rsidR="00271BFA" w:rsidRPr="00EE6745" w:rsidRDefault="00271BFA" w:rsidP="00271BFA">
      <w:pPr>
        <w:jc w:val="both"/>
        <w:rPr>
          <w:lang w:val="en-US"/>
        </w:rPr>
      </w:pPr>
      <w:r w:rsidRPr="00EE6745">
        <w:rPr>
          <w:lang w:val="en-US"/>
        </w:rPr>
        <w:t>Franco, D;</w:t>
      </w:r>
      <w:r w:rsidRPr="00EE6745">
        <w:t xml:space="preserve"> </w:t>
      </w:r>
      <w:r w:rsidRPr="00EE6745">
        <w:rPr>
          <w:color w:val="FF0000"/>
          <w:lang w:val="en-US"/>
        </w:rPr>
        <w:t xml:space="preserve">Ganga, G.M.; Santa-Eulalia, L.A., and Filho, M.G. </w:t>
      </w:r>
      <w:r w:rsidRPr="00EE6745">
        <w:rPr>
          <w:lang w:val="en-US"/>
        </w:rPr>
        <w:t xml:space="preserve">(2020) ‘Consolidated and inconclusive effects of additive manufacturing adoption: A systematic literature review’, Computers and Industrial Engineering, 148. </w:t>
      </w:r>
    </w:p>
    <w:p w14:paraId="40368935" w14:textId="77777777" w:rsidR="00271BFA" w:rsidRPr="00EE6745" w:rsidRDefault="00271BFA" w:rsidP="00271BFA">
      <w:pPr>
        <w:jc w:val="both"/>
        <w:rPr>
          <w:lang w:val="en-US"/>
        </w:rPr>
      </w:pPr>
      <w:r w:rsidRPr="00EE6745">
        <w:rPr>
          <w:lang w:val="en-US"/>
        </w:rPr>
        <w:lastRenderedPageBreak/>
        <w:t>Huang, S.H.;</w:t>
      </w:r>
      <w:r w:rsidRPr="00EE6745">
        <w:t xml:space="preserve"> </w:t>
      </w:r>
      <w:r w:rsidRPr="00EE6745">
        <w:rPr>
          <w:color w:val="FF0000"/>
          <w:lang w:val="en-US"/>
        </w:rPr>
        <w:t xml:space="preserve">Liu, P.; </w:t>
      </w:r>
      <w:proofErr w:type="spellStart"/>
      <w:r w:rsidRPr="00EE6745">
        <w:rPr>
          <w:color w:val="FF0000"/>
          <w:lang w:val="en-US"/>
        </w:rPr>
        <w:t>Mokasdar</w:t>
      </w:r>
      <w:proofErr w:type="spellEnd"/>
      <w:r w:rsidRPr="00EE6745">
        <w:rPr>
          <w:color w:val="FF0000"/>
          <w:lang w:val="en-US"/>
        </w:rPr>
        <w:t xml:space="preserve">, A. and Hou, L. </w:t>
      </w:r>
      <w:r w:rsidRPr="00EE6745">
        <w:rPr>
          <w:lang w:val="en-US"/>
        </w:rPr>
        <w:t xml:space="preserve">(2013) ‘Additive manufacturing and its societal impact: A literature review’, International Journal of Advanced Manufacturing Technology, 67(5–8), pp. 1191–1203. </w:t>
      </w:r>
    </w:p>
    <w:p w14:paraId="073A8D19" w14:textId="77777777" w:rsidR="00271BFA" w:rsidRPr="00EE6745" w:rsidRDefault="00271BFA" w:rsidP="00271BFA">
      <w:pPr>
        <w:jc w:val="both"/>
        <w:rPr>
          <w:lang w:val="en-US"/>
        </w:rPr>
      </w:pPr>
      <w:proofErr w:type="spellStart"/>
      <w:r w:rsidRPr="00EE6745">
        <w:rPr>
          <w:lang w:val="en-US"/>
        </w:rPr>
        <w:t>Javaid</w:t>
      </w:r>
      <w:proofErr w:type="spellEnd"/>
      <w:r w:rsidRPr="00EE6745">
        <w:rPr>
          <w:lang w:val="en-US"/>
        </w:rPr>
        <w:t xml:space="preserve">, M.; </w:t>
      </w:r>
      <w:r w:rsidRPr="00EE6745">
        <w:rPr>
          <w:color w:val="FF0000"/>
          <w:lang w:val="en-US"/>
        </w:rPr>
        <w:t xml:space="preserve">Haleem, A.; Singh, R.P.; Suman, R. and Rab, Sh. </w:t>
      </w:r>
      <w:r w:rsidRPr="00EE6745">
        <w:rPr>
          <w:lang w:val="en-US"/>
        </w:rPr>
        <w:t xml:space="preserve">(2021) ‘Role of additive manufacturing applications towards environmental sustainability’, Advanced Industrial and Engineering Polymer Research, 4(4), pp. 312–322. </w:t>
      </w:r>
    </w:p>
    <w:p w14:paraId="6C43BF90" w14:textId="77777777" w:rsidR="00271BFA" w:rsidRPr="00EE6745" w:rsidRDefault="00271BFA" w:rsidP="00271BFA">
      <w:pPr>
        <w:jc w:val="both"/>
        <w:rPr>
          <w:lang w:val="en-US"/>
        </w:rPr>
      </w:pPr>
      <w:proofErr w:type="spellStart"/>
      <w:r w:rsidRPr="00EE6745">
        <w:rPr>
          <w:lang w:val="en-US"/>
        </w:rPr>
        <w:t>Longhitano</w:t>
      </w:r>
      <w:proofErr w:type="spellEnd"/>
      <w:r w:rsidRPr="00EE6745">
        <w:rPr>
          <w:lang w:val="en-US"/>
        </w:rPr>
        <w:t xml:space="preserve">, G.A.; </w:t>
      </w:r>
      <w:r w:rsidRPr="00EE6745">
        <w:rPr>
          <w:color w:val="FF0000"/>
          <w:lang w:val="en-US"/>
        </w:rPr>
        <w:t xml:space="preserve">Nunes, G.B.; Candido, G. and da Silva, J.V.L. </w:t>
      </w:r>
      <w:r w:rsidRPr="00EE6745">
        <w:rPr>
          <w:lang w:val="en-US"/>
        </w:rPr>
        <w:t xml:space="preserve">(2021) ‘The role of 3D printing during COVID-19 pandemic: a review’, Progress in Additive Manufacturing, 6(1), pp. 19–37. </w:t>
      </w:r>
    </w:p>
    <w:p w14:paraId="7E18DC16" w14:textId="77777777" w:rsidR="00271BFA" w:rsidRPr="00EE6745" w:rsidRDefault="00271BFA" w:rsidP="00271BFA">
      <w:pPr>
        <w:jc w:val="both"/>
        <w:rPr>
          <w:lang w:val="en-US"/>
        </w:rPr>
      </w:pPr>
      <w:bookmarkStart w:id="6" w:name="_Hlk160620192"/>
      <w:bookmarkEnd w:id="5"/>
      <w:r w:rsidRPr="00EE6745">
        <w:rPr>
          <w:lang w:val="en-US"/>
        </w:rPr>
        <w:t xml:space="preserve">Meyer, M.M., </w:t>
      </w:r>
      <w:proofErr w:type="spellStart"/>
      <w:r w:rsidRPr="00EE6745">
        <w:rPr>
          <w:lang w:val="en-US"/>
        </w:rPr>
        <w:t>Glas</w:t>
      </w:r>
      <w:proofErr w:type="spellEnd"/>
      <w:r w:rsidRPr="00EE6745">
        <w:rPr>
          <w:lang w:val="en-US"/>
        </w:rPr>
        <w:t xml:space="preserve">, A.H. and </w:t>
      </w:r>
      <w:proofErr w:type="spellStart"/>
      <w:r w:rsidRPr="00EE6745">
        <w:rPr>
          <w:lang w:val="en-US"/>
        </w:rPr>
        <w:t>Eßig</w:t>
      </w:r>
      <w:proofErr w:type="spellEnd"/>
      <w:r w:rsidRPr="00EE6745">
        <w:rPr>
          <w:lang w:val="en-US"/>
        </w:rPr>
        <w:t xml:space="preserve">, M. (2022a) ‘A Delphi study on the supply risk-mitigating effect of additive manufacturing during SARS-COV-2’, Journal of Purchasing and Supply Management, 28(4). </w:t>
      </w:r>
    </w:p>
    <w:p w14:paraId="1AC04409" w14:textId="77777777" w:rsidR="00271BFA" w:rsidRPr="00EE6745" w:rsidRDefault="00271BFA" w:rsidP="00271BFA">
      <w:pPr>
        <w:jc w:val="both"/>
        <w:rPr>
          <w:lang w:val="en-US"/>
        </w:rPr>
      </w:pPr>
      <w:r w:rsidRPr="00EE6745">
        <w:rPr>
          <w:lang w:val="en-US"/>
        </w:rPr>
        <w:t xml:space="preserve">Meyer, M.M., </w:t>
      </w:r>
      <w:proofErr w:type="spellStart"/>
      <w:r w:rsidRPr="00EE6745">
        <w:rPr>
          <w:lang w:val="en-US"/>
        </w:rPr>
        <w:t>Glas</w:t>
      </w:r>
      <w:proofErr w:type="spellEnd"/>
      <w:r w:rsidRPr="00EE6745">
        <w:rPr>
          <w:lang w:val="en-US"/>
        </w:rPr>
        <w:t xml:space="preserve">, A.H. and </w:t>
      </w:r>
      <w:proofErr w:type="spellStart"/>
      <w:r w:rsidRPr="00EE6745">
        <w:rPr>
          <w:lang w:val="en-US"/>
        </w:rPr>
        <w:t>Eßig</w:t>
      </w:r>
      <w:proofErr w:type="spellEnd"/>
      <w:r w:rsidRPr="00EE6745">
        <w:rPr>
          <w:lang w:val="en-US"/>
        </w:rPr>
        <w:t xml:space="preserve">, M. (2022b) Achieving Supply Chain Resilience Through Additive Manufacturing, Springer Series in Supply Chain Management. </w:t>
      </w:r>
    </w:p>
    <w:p w14:paraId="5CFED37A" w14:textId="77777777" w:rsidR="00271BFA" w:rsidRPr="00EE6745" w:rsidRDefault="00271BFA" w:rsidP="00271BFA">
      <w:pPr>
        <w:jc w:val="both"/>
        <w:rPr>
          <w:lang w:val="en-US"/>
        </w:rPr>
      </w:pPr>
      <w:r w:rsidRPr="00EE6745">
        <w:rPr>
          <w:lang w:val="en-US"/>
        </w:rPr>
        <w:t xml:space="preserve">Meyer, M.M., </w:t>
      </w:r>
      <w:proofErr w:type="spellStart"/>
      <w:r w:rsidRPr="00EE6745">
        <w:rPr>
          <w:lang w:val="en-US"/>
        </w:rPr>
        <w:t>Glas</w:t>
      </w:r>
      <w:proofErr w:type="spellEnd"/>
      <w:r w:rsidRPr="00EE6745">
        <w:rPr>
          <w:lang w:val="en-US"/>
        </w:rPr>
        <w:t xml:space="preserve">, A.H. and </w:t>
      </w:r>
      <w:proofErr w:type="spellStart"/>
      <w:r w:rsidRPr="00EE6745">
        <w:rPr>
          <w:lang w:val="en-US"/>
        </w:rPr>
        <w:t>Eßig</w:t>
      </w:r>
      <w:proofErr w:type="spellEnd"/>
      <w:r w:rsidRPr="00EE6745">
        <w:rPr>
          <w:lang w:val="en-US"/>
        </w:rPr>
        <w:t xml:space="preserve">, M. (2022c) ‘Using additive manufacturing in supply chains: a simulation-based analysis of supply resilience’, International Journal of Integrated Supply Management, 15(3), pp. 304–328. </w:t>
      </w:r>
    </w:p>
    <w:p w14:paraId="3703D0BA" w14:textId="77777777" w:rsidR="00271BFA" w:rsidRPr="00EE6745" w:rsidRDefault="00271BFA" w:rsidP="00271BFA">
      <w:pPr>
        <w:jc w:val="both"/>
        <w:rPr>
          <w:lang w:val="en-US"/>
        </w:rPr>
      </w:pPr>
      <w:bookmarkStart w:id="7" w:name="_Hlk160620538"/>
      <w:bookmarkEnd w:id="6"/>
      <w:r w:rsidRPr="00EE6745">
        <w:rPr>
          <w:lang w:val="en-US"/>
        </w:rPr>
        <w:t>Mueller, T.;</w:t>
      </w:r>
      <w:r w:rsidRPr="00EE6745">
        <w:t xml:space="preserve"> </w:t>
      </w:r>
      <w:proofErr w:type="spellStart"/>
      <w:r w:rsidRPr="00EE6745">
        <w:rPr>
          <w:color w:val="FF0000"/>
          <w:lang w:val="en-US"/>
        </w:rPr>
        <w:t>Elkaseer</w:t>
      </w:r>
      <w:proofErr w:type="spellEnd"/>
      <w:r w:rsidRPr="00EE6745">
        <w:rPr>
          <w:color w:val="FF0000"/>
          <w:lang w:val="en-US"/>
        </w:rPr>
        <w:t xml:space="preserve">, A.; Charles, A.; </w:t>
      </w:r>
      <w:proofErr w:type="spellStart"/>
      <w:r w:rsidRPr="00EE6745">
        <w:rPr>
          <w:color w:val="FF0000"/>
          <w:lang w:val="en-US"/>
        </w:rPr>
        <w:t>Fauth</w:t>
      </w:r>
      <w:proofErr w:type="spellEnd"/>
      <w:r w:rsidRPr="00EE6745">
        <w:rPr>
          <w:color w:val="FF0000"/>
          <w:lang w:val="en-US"/>
        </w:rPr>
        <w:t xml:space="preserve">, J.; </w:t>
      </w:r>
      <w:proofErr w:type="spellStart"/>
      <w:r w:rsidRPr="00EE6745">
        <w:rPr>
          <w:color w:val="FF0000"/>
          <w:lang w:val="en-US"/>
        </w:rPr>
        <w:t>Rabsch</w:t>
      </w:r>
      <w:proofErr w:type="spellEnd"/>
      <w:r w:rsidRPr="00EE6745">
        <w:rPr>
          <w:color w:val="FF0000"/>
          <w:lang w:val="en-US"/>
        </w:rPr>
        <w:t xml:space="preserve">, D.; Scholz, A.; Marquardt, C.; Nau, K. and Scholz, S.G. </w:t>
      </w:r>
      <w:r w:rsidRPr="00EE6745">
        <w:rPr>
          <w:lang w:val="en-US"/>
        </w:rPr>
        <w:t xml:space="preserve">(2020) ‘Eight weeks later-the unprecedented rise of 3D printing during the COVID-19 pandemic-A case study, lessons learned, and implications on the future of global decentralized manufacturing’, Applied Sciences (Switzerland), 10(12), pp. 1–14. </w:t>
      </w:r>
    </w:p>
    <w:p w14:paraId="286B4E82" w14:textId="77777777" w:rsidR="00271BFA" w:rsidRPr="00EE6745" w:rsidRDefault="00271BFA" w:rsidP="00271BFA">
      <w:pPr>
        <w:jc w:val="both"/>
        <w:rPr>
          <w:lang w:val="en-US"/>
        </w:rPr>
      </w:pPr>
      <w:r w:rsidRPr="00EE6745">
        <w:rPr>
          <w:lang w:val="en-US"/>
        </w:rPr>
        <w:t xml:space="preserve">Muir, M. and </w:t>
      </w:r>
      <w:proofErr w:type="spellStart"/>
      <w:r w:rsidRPr="00EE6745">
        <w:rPr>
          <w:lang w:val="en-US"/>
        </w:rPr>
        <w:t>Haddud</w:t>
      </w:r>
      <w:proofErr w:type="spellEnd"/>
      <w:r w:rsidRPr="00EE6745">
        <w:rPr>
          <w:lang w:val="en-US"/>
        </w:rPr>
        <w:t xml:space="preserve">, A. (2018) ‘Additive manufacturing in the mechanical engineering and medical industries spare parts supply chain’, Journal of Manufacturing Technology Management, 29(2), pp. 372–397. </w:t>
      </w:r>
    </w:p>
    <w:p w14:paraId="37AF8A06" w14:textId="77777777" w:rsidR="00271BFA" w:rsidRPr="00EE6745" w:rsidRDefault="00271BFA" w:rsidP="00271BFA">
      <w:pPr>
        <w:jc w:val="both"/>
        <w:rPr>
          <w:lang w:val="en-US"/>
        </w:rPr>
      </w:pPr>
      <w:r w:rsidRPr="00EE6745">
        <w:rPr>
          <w:lang w:val="en-US"/>
        </w:rPr>
        <w:t>Nazir, A.;</w:t>
      </w:r>
      <w:r w:rsidRPr="00EE6745">
        <w:t xml:space="preserve"> </w:t>
      </w:r>
      <w:proofErr w:type="spellStart"/>
      <w:r w:rsidRPr="00EE6745">
        <w:rPr>
          <w:color w:val="FF0000"/>
          <w:lang w:val="en-US"/>
        </w:rPr>
        <w:t>Azhar</w:t>
      </w:r>
      <w:proofErr w:type="spellEnd"/>
      <w:r w:rsidRPr="00EE6745">
        <w:rPr>
          <w:color w:val="FF0000"/>
          <w:lang w:val="en-US"/>
        </w:rPr>
        <w:t xml:space="preserve">, A.; Nazir, U.; Liu, Y.F.; Qureshi, W.S.; Chen, J. and </w:t>
      </w:r>
      <w:proofErr w:type="spellStart"/>
      <w:r w:rsidRPr="00EE6745">
        <w:rPr>
          <w:color w:val="FF0000"/>
          <w:lang w:val="en-US"/>
        </w:rPr>
        <w:t>Alanazi</w:t>
      </w:r>
      <w:proofErr w:type="spellEnd"/>
      <w:r w:rsidRPr="00EE6745">
        <w:rPr>
          <w:color w:val="FF0000"/>
          <w:lang w:val="en-US"/>
        </w:rPr>
        <w:t xml:space="preserve">, E. </w:t>
      </w:r>
      <w:r w:rsidRPr="00EE6745">
        <w:rPr>
          <w:lang w:val="en-US"/>
        </w:rPr>
        <w:t xml:space="preserve">(2021) ‘The rise of 3D Printing entangled with smart computer aided design during COVID-19 era’, Journal of Manufacturing Systems, 60, pp. 774–786. </w:t>
      </w:r>
    </w:p>
    <w:p w14:paraId="644ED5E1" w14:textId="77777777" w:rsidR="00271BFA" w:rsidRPr="00EE6745" w:rsidRDefault="00271BFA" w:rsidP="00271BFA">
      <w:pPr>
        <w:jc w:val="both"/>
        <w:rPr>
          <w:lang w:val="en-US"/>
        </w:rPr>
      </w:pPr>
      <w:r w:rsidRPr="00EE6745">
        <w:rPr>
          <w:lang w:val="en-US"/>
        </w:rPr>
        <w:t xml:space="preserve">Patil, H.; </w:t>
      </w:r>
      <w:r w:rsidRPr="00EE6745">
        <w:rPr>
          <w:color w:val="FF0000"/>
          <w:lang w:val="en-US"/>
        </w:rPr>
        <w:t xml:space="preserve">Niranjan, S., </w:t>
      </w:r>
      <w:proofErr w:type="spellStart"/>
      <w:r w:rsidRPr="00EE6745">
        <w:rPr>
          <w:color w:val="FF0000"/>
          <w:lang w:val="en-US"/>
        </w:rPr>
        <w:t>Narayanamurthy</w:t>
      </w:r>
      <w:proofErr w:type="spellEnd"/>
      <w:r w:rsidRPr="00EE6745">
        <w:rPr>
          <w:color w:val="FF0000"/>
          <w:lang w:val="en-US"/>
        </w:rPr>
        <w:t>, G. and Narayanan, A.</w:t>
      </w:r>
      <w:r w:rsidRPr="00EE6745">
        <w:rPr>
          <w:lang w:val="en-US"/>
        </w:rPr>
        <w:t xml:space="preserve"> (2023) ‘Investigating contingent adoption of additive manufacturing in supply chains’, International Journal of Operations and Production Management, 43(3), pp. 489–519. </w:t>
      </w:r>
    </w:p>
    <w:p w14:paraId="3F700070" w14:textId="77777777" w:rsidR="00271BFA" w:rsidRPr="00EE6745" w:rsidRDefault="00271BFA" w:rsidP="00271BFA">
      <w:pPr>
        <w:jc w:val="both"/>
        <w:rPr>
          <w:lang w:val="en-US"/>
        </w:rPr>
      </w:pPr>
      <w:r w:rsidRPr="00EE6745">
        <w:rPr>
          <w:lang w:val="en-US"/>
        </w:rPr>
        <w:t>Peron, M</w:t>
      </w:r>
      <w:r w:rsidRPr="00EE6745">
        <w:rPr>
          <w:color w:val="FF0000"/>
          <w:lang w:val="en-US"/>
        </w:rPr>
        <w:t>.;</w:t>
      </w:r>
      <w:r w:rsidRPr="00EE6745">
        <w:rPr>
          <w:color w:val="FF0000"/>
        </w:rPr>
        <w:t xml:space="preserve"> </w:t>
      </w:r>
      <w:r w:rsidRPr="00EE6745">
        <w:rPr>
          <w:color w:val="FF0000"/>
          <w:lang w:val="en-US"/>
        </w:rPr>
        <w:t xml:space="preserve">Sgarbossa, F.; Ivanov, D. and </w:t>
      </w:r>
      <w:proofErr w:type="spellStart"/>
      <w:r w:rsidRPr="00EE6745">
        <w:rPr>
          <w:color w:val="FF0000"/>
          <w:lang w:val="en-US"/>
        </w:rPr>
        <w:t>Dolgui</w:t>
      </w:r>
      <w:proofErr w:type="spellEnd"/>
      <w:r w:rsidRPr="00EE6745">
        <w:rPr>
          <w:color w:val="FF0000"/>
          <w:lang w:val="en-US"/>
        </w:rPr>
        <w:t xml:space="preserve">, A. </w:t>
      </w:r>
      <w:r w:rsidRPr="00EE6745">
        <w:rPr>
          <w:lang w:val="en-US"/>
        </w:rPr>
        <w:t xml:space="preserve">(2022) Impact of Additive Manufacturing on Supply Chain Resilience During COVID-19 Pandemic, Springer Series in Supply Chain Management. </w:t>
      </w:r>
    </w:p>
    <w:p w14:paraId="46CDB183" w14:textId="77777777" w:rsidR="00271BFA" w:rsidRPr="00EE6745" w:rsidRDefault="00271BFA" w:rsidP="00271BFA">
      <w:pPr>
        <w:jc w:val="both"/>
        <w:rPr>
          <w:lang w:val="en-US"/>
        </w:rPr>
      </w:pPr>
      <w:bookmarkStart w:id="8" w:name="_Hlk160527431"/>
      <w:bookmarkEnd w:id="7"/>
      <w:r w:rsidRPr="00EE6745">
        <w:rPr>
          <w:lang w:val="en-US"/>
        </w:rPr>
        <w:t xml:space="preserve">Salmi, M.; </w:t>
      </w:r>
      <w:r w:rsidRPr="00EE6745">
        <w:rPr>
          <w:color w:val="FF0000"/>
          <w:lang w:val="en-US"/>
        </w:rPr>
        <w:t xml:space="preserve">Akmal, J. Sh.; Pei, E.; Wolff, J.; </w:t>
      </w:r>
      <w:proofErr w:type="spellStart"/>
      <w:r w:rsidRPr="00EE6745">
        <w:rPr>
          <w:color w:val="FF0000"/>
          <w:lang w:val="en-US"/>
        </w:rPr>
        <w:t>Jaribion</w:t>
      </w:r>
      <w:proofErr w:type="spellEnd"/>
      <w:r w:rsidRPr="00EE6745">
        <w:rPr>
          <w:color w:val="FF0000"/>
          <w:lang w:val="en-US"/>
        </w:rPr>
        <w:t xml:space="preserve">, A. and </w:t>
      </w:r>
      <w:proofErr w:type="spellStart"/>
      <w:r w:rsidRPr="00EE6745">
        <w:rPr>
          <w:color w:val="FF0000"/>
          <w:lang w:val="en-US"/>
        </w:rPr>
        <w:t>Khajavi</w:t>
      </w:r>
      <w:proofErr w:type="spellEnd"/>
      <w:r w:rsidRPr="00EE6745">
        <w:rPr>
          <w:color w:val="FF0000"/>
          <w:lang w:val="en-US"/>
        </w:rPr>
        <w:t>, S.H</w:t>
      </w:r>
      <w:r w:rsidRPr="00EE6745">
        <w:rPr>
          <w:lang w:val="en-US"/>
        </w:rPr>
        <w:t>. (2020) ‘3D printing in COVID-19: Productivity estimation of the most promising open source solutions in emergency situations’, Applied Sciences (Switzerland), 10(11).</w:t>
      </w:r>
    </w:p>
    <w:p w14:paraId="5C1FCCD9" w14:textId="77777777" w:rsidR="00271BFA" w:rsidRPr="00EE6745" w:rsidRDefault="00271BFA" w:rsidP="00271BFA">
      <w:pPr>
        <w:jc w:val="both"/>
        <w:rPr>
          <w:lang w:val="en-US"/>
        </w:rPr>
      </w:pPr>
      <w:r w:rsidRPr="00EE6745">
        <w:rPr>
          <w:lang w:val="en-US"/>
        </w:rPr>
        <w:t>Shen, Z.M. and Sun, Y. (2023) ‘Strengthening supply chain resilience during COVID-19: A case study of JD.com’, Journal of Operations Management, 69(3), pp. 359–383.</w:t>
      </w:r>
    </w:p>
    <w:bookmarkEnd w:id="8"/>
    <w:p w14:paraId="4B028E01" w14:textId="77777777" w:rsidR="00271BFA" w:rsidRDefault="00271BFA" w:rsidP="00271BFA">
      <w:pPr>
        <w:jc w:val="both"/>
        <w:rPr>
          <w:lang w:val="en-US"/>
        </w:rPr>
      </w:pPr>
      <w:r w:rsidRPr="00EE6745">
        <w:rPr>
          <w:lang w:val="en-US"/>
        </w:rPr>
        <w:t xml:space="preserve">Tuck, C., Hague, R. and Burns, N. (2007) ‘Rapid manufacturing: Impact on supply chain methodologies and practice’, International Journal of Services and Operations Management, 3(1), pp. 1–22. </w:t>
      </w:r>
    </w:p>
    <w:p w14:paraId="3C0E88CA" w14:textId="77777777" w:rsidR="00271BFA" w:rsidRPr="00EE6745" w:rsidRDefault="00271BFA" w:rsidP="00271BFA">
      <w:pPr>
        <w:jc w:val="both"/>
        <w:rPr>
          <w:lang w:val="en-US"/>
        </w:rPr>
      </w:pPr>
      <w:r w:rsidRPr="00EE6745">
        <w:rPr>
          <w:lang w:val="en-US"/>
        </w:rPr>
        <w:t xml:space="preserve">Wang, Y.; </w:t>
      </w:r>
      <w:r w:rsidRPr="00EE6745">
        <w:rPr>
          <w:color w:val="FF0000"/>
          <w:lang w:val="en-US"/>
        </w:rPr>
        <w:t xml:space="preserve">Xu, S.; Zhou, S.; Xu, W.; Leary, M.; Choong, P.; Qian, M.; Brandt, M. and </w:t>
      </w:r>
      <w:proofErr w:type="spellStart"/>
      <w:r w:rsidRPr="00EE6745">
        <w:rPr>
          <w:color w:val="FF0000"/>
          <w:lang w:val="en-US"/>
        </w:rPr>
        <w:t>Xie</w:t>
      </w:r>
      <w:proofErr w:type="spellEnd"/>
      <w:r w:rsidRPr="00EE6745">
        <w:rPr>
          <w:color w:val="FF0000"/>
          <w:lang w:val="en-US"/>
        </w:rPr>
        <w:t xml:space="preserve">, Y. M. </w:t>
      </w:r>
      <w:r w:rsidRPr="00EE6745">
        <w:rPr>
          <w:lang w:val="en-US"/>
        </w:rPr>
        <w:t xml:space="preserve">(2021) ‘Applications of additive manufacturing (AM) in sustainable energy generation and battle against </w:t>
      </w:r>
      <w:r w:rsidRPr="00EE6745">
        <w:rPr>
          <w:lang w:val="en-US"/>
        </w:rPr>
        <w:lastRenderedPageBreak/>
        <w:t xml:space="preserve">COVID-19 pandemic: The knowledge evolution of 3D printing’, Journal of Manufacturing Systems, 60, pp. 709–733. </w:t>
      </w:r>
    </w:p>
    <w:p w14:paraId="14A291B7" w14:textId="77777777" w:rsidR="00271BFA" w:rsidRPr="00EE6745" w:rsidRDefault="00271BFA" w:rsidP="00271BFA">
      <w:pPr>
        <w:jc w:val="both"/>
        <w:rPr>
          <w:lang w:val="en-US"/>
        </w:rPr>
      </w:pPr>
      <w:proofErr w:type="spellStart"/>
      <w:r w:rsidRPr="00EE6745">
        <w:rPr>
          <w:lang w:val="en-US"/>
        </w:rPr>
        <w:t>Xiong</w:t>
      </w:r>
      <w:proofErr w:type="spellEnd"/>
      <w:r w:rsidRPr="00EE6745">
        <w:rPr>
          <w:lang w:val="en-US"/>
        </w:rPr>
        <w:t xml:space="preserve">, Y.; </w:t>
      </w:r>
      <w:r w:rsidRPr="00EE6745">
        <w:rPr>
          <w:color w:val="FF0000"/>
          <w:lang w:val="en-US"/>
        </w:rPr>
        <w:t xml:space="preserve">Hugo, K.S.L.; Ajay, K.; Eric, W.T.N.; </w:t>
      </w:r>
      <w:proofErr w:type="spellStart"/>
      <w:r w:rsidRPr="00EE6745">
        <w:rPr>
          <w:color w:val="FF0000"/>
          <w:lang w:val="en-US"/>
        </w:rPr>
        <w:t>Chunyu</w:t>
      </w:r>
      <w:proofErr w:type="spellEnd"/>
      <w:r w:rsidRPr="00EE6745">
        <w:rPr>
          <w:color w:val="FF0000"/>
          <w:lang w:val="en-US"/>
        </w:rPr>
        <w:t xml:space="preserve">, X. and </w:t>
      </w:r>
      <w:proofErr w:type="spellStart"/>
      <w:r w:rsidRPr="00EE6745">
        <w:rPr>
          <w:color w:val="FF0000"/>
          <w:lang w:val="en-US"/>
        </w:rPr>
        <w:t>Xinyue</w:t>
      </w:r>
      <w:proofErr w:type="spellEnd"/>
      <w:r w:rsidRPr="00EE6745">
        <w:rPr>
          <w:color w:val="FF0000"/>
          <w:lang w:val="en-US"/>
        </w:rPr>
        <w:t>, W.</w:t>
      </w:r>
      <w:r w:rsidRPr="00EE6745">
        <w:rPr>
          <w:lang w:val="en-US"/>
        </w:rPr>
        <w:t xml:space="preserve"> (2021) ‘The mitigating role of blockchain-enabled supply chains during the COVID-19 pandemic’, International Journal of Operations and Production Management, 41(9), pp. 1495–1521.</w:t>
      </w:r>
    </w:p>
    <w:p w14:paraId="624B7A81" w14:textId="00442B7B" w:rsidR="002811A6" w:rsidRPr="00A67FB1" w:rsidRDefault="00271BFA" w:rsidP="00271BFA">
      <w:pPr>
        <w:jc w:val="both"/>
        <w:rPr>
          <w:lang w:val="en-US"/>
        </w:rPr>
      </w:pPr>
      <w:r w:rsidRPr="00EE6745">
        <w:rPr>
          <w:lang w:val="en-US"/>
        </w:rPr>
        <w:t>Yusuf, S.M., Cutler, S. and Gao, N. (2019) ‘Review: The impact of metal additive manufacturing on the aerospace industry’, Metals, 9(12).</w:t>
      </w:r>
    </w:p>
    <w:sectPr w:rsidR="002811A6" w:rsidRPr="00A67FB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0B642" w14:textId="77777777" w:rsidR="00A67FB1" w:rsidRDefault="00A67FB1" w:rsidP="00A67FB1">
      <w:pPr>
        <w:spacing w:after="0" w:line="240" w:lineRule="auto"/>
      </w:pPr>
      <w:r>
        <w:separator/>
      </w:r>
    </w:p>
  </w:endnote>
  <w:endnote w:type="continuationSeparator" w:id="0">
    <w:p w14:paraId="5D8D6A1E" w14:textId="77777777" w:rsidR="00A67FB1" w:rsidRDefault="00A67FB1" w:rsidP="00A67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0D4B57" w14:textId="77777777" w:rsidR="00A67FB1" w:rsidRDefault="00A67FB1" w:rsidP="00A67FB1">
      <w:pPr>
        <w:spacing w:after="0" w:line="240" w:lineRule="auto"/>
      </w:pPr>
      <w:r>
        <w:separator/>
      </w:r>
    </w:p>
  </w:footnote>
  <w:footnote w:type="continuationSeparator" w:id="0">
    <w:p w14:paraId="31988379" w14:textId="77777777" w:rsidR="00A67FB1" w:rsidRDefault="00A67FB1" w:rsidP="00A67FB1">
      <w:pPr>
        <w:spacing w:after="0" w:line="240" w:lineRule="auto"/>
      </w:pPr>
      <w:r>
        <w:continuationSeparator/>
      </w:r>
    </w:p>
  </w:footnote>
  <w:footnote w:id="1">
    <w:p w14:paraId="04FC2DD4" w14:textId="33EAE325" w:rsidR="00A67FB1" w:rsidRPr="00765BAF" w:rsidRDefault="00A67FB1" w:rsidP="00A67FB1">
      <w:pPr>
        <w:pStyle w:val="FootnoteText"/>
        <w:rPr>
          <w:lang w:val="en-US"/>
        </w:rPr>
      </w:pPr>
      <w:r>
        <w:rPr>
          <w:rStyle w:val="FootnoteReference"/>
        </w:rPr>
        <w:footnoteRef/>
      </w:r>
      <w:r>
        <w:t xml:space="preserve"> </w:t>
      </w:r>
      <w:r>
        <w:rPr>
          <w:lang w:val="en-US"/>
        </w:rPr>
        <w:t xml:space="preserve">It is </w:t>
      </w:r>
      <w:r w:rsidRPr="0021208C">
        <w:rPr>
          <w:lang w:val="en-US"/>
        </w:rPr>
        <w:t>the ratio between the initial volume of raw material and the final volume of the finished product</w:t>
      </w:r>
      <w:r w:rsidR="005146D1">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FB1"/>
    <w:rsid w:val="00271BFA"/>
    <w:rsid w:val="002811A6"/>
    <w:rsid w:val="005146D1"/>
    <w:rsid w:val="007D16B8"/>
    <w:rsid w:val="008A382F"/>
    <w:rsid w:val="00A1361B"/>
    <w:rsid w:val="00A67FB1"/>
    <w:rsid w:val="00C824F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7FACA"/>
  <w15:chartTrackingRefBased/>
  <w15:docId w15:val="{3F290000-FEF6-41F0-9223-FC0F483D3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7FB1"/>
    <w:rPr>
      <w:rFonts w:eastAsiaTheme="minorEastAsia"/>
      <w:lang w:val="nb-NO"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67F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7FB1"/>
    <w:rPr>
      <w:rFonts w:eastAsiaTheme="minorEastAsia"/>
      <w:sz w:val="20"/>
      <w:szCs w:val="20"/>
      <w:lang w:val="nb-NO" w:eastAsia="zh-CN"/>
    </w:rPr>
  </w:style>
  <w:style w:type="character" w:styleId="FootnoteReference">
    <w:name w:val="footnote reference"/>
    <w:basedOn w:val="DefaultParagraphFont"/>
    <w:uiPriority w:val="99"/>
    <w:semiHidden/>
    <w:unhideWhenUsed/>
    <w:rsid w:val="00A67FB1"/>
    <w:rPr>
      <w:vertAlign w:val="superscript"/>
    </w:rPr>
  </w:style>
  <w:style w:type="character" w:styleId="CommentReference">
    <w:name w:val="annotation reference"/>
    <w:basedOn w:val="DefaultParagraphFont"/>
    <w:uiPriority w:val="99"/>
    <w:semiHidden/>
    <w:unhideWhenUsed/>
    <w:rsid w:val="00C824FF"/>
    <w:rPr>
      <w:sz w:val="16"/>
      <w:szCs w:val="16"/>
    </w:rPr>
  </w:style>
  <w:style w:type="paragraph" w:styleId="CommentText">
    <w:name w:val="annotation text"/>
    <w:basedOn w:val="Normal"/>
    <w:link w:val="CommentTextChar"/>
    <w:uiPriority w:val="99"/>
    <w:semiHidden/>
    <w:unhideWhenUsed/>
    <w:rsid w:val="00C824FF"/>
    <w:pPr>
      <w:spacing w:line="240" w:lineRule="auto"/>
    </w:pPr>
    <w:rPr>
      <w:sz w:val="20"/>
      <w:szCs w:val="20"/>
    </w:rPr>
  </w:style>
  <w:style w:type="character" w:customStyle="1" w:styleId="CommentTextChar">
    <w:name w:val="Comment Text Char"/>
    <w:basedOn w:val="DefaultParagraphFont"/>
    <w:link w:val="CommentText"/>
    <w:uiPriority w:val="99"/>
    <w:semiHidden/>
    <w:rsid w:val="00C824FF"/>
    <w:rPr>
      <w:rFonts w:eastAsiaTheme="minorEastAsia"/>
      <w:sz w:val="20"/>
      <w:szCs w:val="20"/>
      <w:lang w:val="nb-NO" w:eastAsia="zh-CN"/>
    </w:rPr>
  </w:style>
  <w:style w:type="paragraph" w:styleId="BalloonText">
    <w:name w:val="Balloon Text"/>
    <w:basedOn w:val="Normal"/>
    <w:link w:val="BalloonTextChar"/>
    <w:uiPriority w:val="99"/>
    <w:semiHidden/>
    <w:unhideWhenUsed/>
    <w:rsid w:val="00C824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4FF"/>
    <w:rPr>
      <w:rFonts w:ascii="Segoe UI" w:eastAsiaTheme="minorEastAsia" w:hAnsi="Segoe UI" w:cs="Segoe UI"/>
      <w:sz w:val="18"/>
      <w:szCs w:val="18"/>
      <w:lang w:val="nb-NO"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D4991E93FB31439F2C40527422C11C" ma:contentTypeVersion="16" ma:contentTypeDescription="Crée un document." ma:contentTypeScope="" ma:versionID="648d152f9e5cbe7c79e8ab818c4a40b6">
  <xsd:schema xmlns:xsd="http://www.w3.org/2001/XMLSchema" xmlns:xs="http://www.w3.org/2001/XMLSchema" xmlns:p="http://schemas.microsoft.com/office/2006/metadata/properties" xmlns:ns3="e0c0e736-c6a0-45ba-b8d4-4a6e128712a1" xmlns:ns4="3d10c2a0-df36-48f3-805f-a0e6d2a4e19e" targetNamespace="http://schemas.microsoft.com/office/2006/metadata/properties" ma:root="true" ma:fieldsID="1653178af39b67c4ff3254420aa3a615" ns3:_="" ns4:_="">
    <xsd:import namespace="e0c0e736-c6a0-45ba-b8d4-4a6e128712a1"/>
    <xsd:import namespace="3d10c2a0-df36-48f3-805f-a0e6d2a4e19e"/>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4:SharedWithUsers" minOccurs="0"/>
                <xsd:element ref="ns4:SharedWithDetails" minOccurs="0"/>
                <xsd:element ref="ns4:SharingHintHash"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c0e736-c6a0-45ba-b8d4-4a6e128712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10c2a0-df36-48f3-805f-a0e6d2a4e19e"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e0c0e736-c6a0-45ba-b8d4-4a6e128712a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2DCB8F2-2B63-41DD-91C6-E6436BB591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c0e736-c6a0-45ba-b8d4-4a6e128712a1"/>
    <ds:schemaRef ds:uri="3d10c2a0-df36-48f3-805f-a0e6d2a4e1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7C80E7-BFA8-4618-AD8E-A8BBB4DB84CF}">
  <ds:schemaRefs>
    <ds:schemaRef ds:uri="http://schemas.microsoft.com/office/2006/documentManagement/types"/>
    <ds:schemaRef ds:uri="http://www.w3.org/XML/1998/namespace"/>
    <ds:schemaRef ds:uri="http://schemas.microsoft.com/office/2006/metadata/properties"/>
    <ds:schemaRef ds:uri="http://schemas.microsoft.com/office/infopath/2007/PartnerControls"/>
    <ds:schemaRef ds:uri="http://purl.org/dc/terms/"/>
    <ds:schemaRef ds:uri="http://purl.org/dc/dcmitype/"/>
    <ds:schemaRef ds:uri="http://purl.org/dc/elements/1.1/"/>
    <ds:schemaRef ds:uri="3d10c2a0-df36-48f3-805f-a0e6d2a4e19e"/>
    <ds:schemaRef ds:uri="http://schemas.openxmlformats.org/package/2006/metadata/core-properties"/>
    <ds:schemaRef ds:uri="e0c0e736-c6a0-45ba-b8d4-4a6e128712a1"/>
  </ds:schemaRefs>
</ds:datastoreItem>
</file>

<file path=customXml/itemProps3.xml><?xml version="1.0" encoding="utf-8"?>
<ds:datastoreItem xmlns:ds="http://schemas.openxmlformats.org/officeDocument/2006/customXml" ds:itemID="{E4AADCCB-E107-4424-9104-9D4DC32B80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26064</Words>
  <Characters>148565</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NEOMA-BS</Company>
  <LinksUpToDate>false</LinksUpToDate>
  <CharactersWithSpaces>17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co PERON</dc:creator>
  <cp:keywords/>
  <dc:description/>
  <cp:lastModifiedBy>Mirco PERON</cp:lastModifiedBy>
  <cp:revision>6</cp:revision>
  <dcterms:created xsi:type="dcterms:W3CDTF">2024-03-21T19:52:00Z</dcterms:created>
  <dcterms:modified xsi:type="dcterms:W3CDTF">2024-04-2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D4991E93FB31439F2C40527422C11C</vt:lpwstr>
  </property>
</Properties>
</file>